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w:t>
      </w:r>
      <w:bookmarkStart w:id="0" w:name="_GoBack"/>
      <w:bookmarkEnd w:id="0"/>
      <w:r w:rsidR="00C42201">
        <w:t>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4450533"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experimentally-determined functional effects</w:t>
      </w:r>
      <w:ins w:id="1" w:author="Alex" w:date="2015-05-20T20:36:00Z">
        <w:r w:rsidR="00850A66">
          <w:t xml:space="preserve"> of mutations</w:t>
        </w:r>
      </w:ins>
      <w:r>
        <w:t>. This is due to the lack of data</w:t>
      </w:r>
      <w:ins w:id="2" w:author="Alex" w:date="2015-05-20T20:36:00Z">
        <w:r w:rsidR="00850A66">
          <w:t xml:space="preserve"> </w:t>
        </w:r>
      </w:ins>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2C6DC0">
      <w:pPr>
        <w:spacing w:line="480" w:lineRule="auto"/>
        <w:pPrChange w:id="3" w:author="Alex" w:date="2015-07-24T19:38:00Z">
          <w:pPr>
            <w:spacing w:line="480" w:lineRule="auto"/>
          </w:pPr>
        </w:pPrChange>
      </w:pPr>
    </w:p>
    <w:p w14:paraId="7B248C4A" w14:textId="77777777" w:rsidR="00DF34E5" w:rsidRPr="004F15C1" w:rsidRDefault="00DF34E5" w:rsidP="002C6DC0">
      <w:pPr>
        <w:spacing w:line="480" w:lineRule="auto"/>
        <w:rPr>
          <w:b/>
        </w:rPr>
        <w:pPrChange w:id="4" w:author="Alex" w:date="2015-07-24T19:38:00Z">
          <w:pPr>
            <w:spacing w:line="480" w:lineRule="auto"/>
          </w:pPr>
        </w:pPrChange>
      </w:pPr>
      <w:r w:rsidRPr="004F15C1">
        <w:rPr>
          <w:b/>
        </w:rPr>
        <w:t>INTRODUCTION</w:t>
      </w:r>
    </w:p>
    <w:p w14:paraId="4426FB67" w14:textId="1DDD5A4F" w:rsidR="00DF34E5" w:rsidRDefault="00DF34E5" w:rsidP="002C6DC0">
      <w:pPr>
        <w:spacing w:line="480" w:lineRule="auto"/>
        <w:pPrChange w:id="5" w:author="Alex" w:date="2015-07-24T19:38:00Z">
          <w:pPr>
            <w:spacing w:line="480" w:lineRule="auto"/>
          </w:pPr>
        </w:pPrChange>
      </w:pPr>
      <w:r>
        <w:t>The ability to rationally reengineer enzyme function using computational approaches has the potential to enable rapid development of highly efficient and specific catalysts tailored for needs beyond those selected for during natural evolution.</w:t>
      </w:r>
      <w:ins w:id="6" w:author="Alex" w:date="2015-07-24T19:23:00Z">
        <w:r w:rsidR="0041704D">
          <w:t xml:space="preserve"> </w:t>
        </w:r>
      </w:ins>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ins w:id="7" w:author="Alex" w:date="2015-07-24T19:23:00Z">
        <w:r w:rsidR="0041704D">
          <w:t xml:space="preserve"> </w:t>
        </w:r>
      </w:ins>
      <w:r w:rsidR="00D704B6"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rsidRPr="0028627B">
        <w:fldChar w:fldCharType="separate"/>
      </w:r>
      <w:r w:rsidR="002E280D" w:rsidRPr="0028627B">
        <w:rPr>
          <w:noProof/>
        </w:rPr>
        <w:t>(2)</w:t>
      </w:r>
      <w:r w:rsidR="00D704B6" w:rsidRPr="0028627B">
        <w:fldChar w:fldCharType="end"/>
      </w:r>
      <w:r w:rsidR="00D704B6" w:rsidRPr="00B46382">
        <w:rPr>
          <w:rPrChange w:id="8" w:author="Alex" w:date="2015-07-24T19:18:00Z">
            <w:rPr>
              <w:vertAlign w:val="superscript"/>
            </w:rPr>
          </w:rPrChange>
        </w:rPr>
        <w:t>,</w:t>
      </w:r>
      <w:ins w:id="9" w:author="Alex" w:date="2015-07-24T19:24:00Z">
        <w:r w:rsidR="006E40BB">
          <w:t xml:space="preserve"> </w:t>
        </w:r>
      </w:ins>
      <w:r w:rsidR="00D704B6" w:rsidRPr="00B46382">
        <w:rPr>
          <w:rPrChange w:id="10" w:author="Alex" w:date="2015-07-24T19:18:00Z">
            <w:rPr>
              <w:vertAlign w:val="superscript"/>
            </w:rPr>
          </w:rPrChange>
        </w:rPr>
        <w:fldChar w:fldCharType="begin"/>
      </w:r>
      <w:r w:rsidR="002E280D" w:rsidRPr="00B46382">
        <w:rPr>
          <w:rPrChange w:id="11" w:author="Alex" w:date="2015-07-24T19:18:00Z">
            <w:rPr>
              <w:vertAlign w:val="superscript"/>
            </w:rPr>
          </w:rPrChange>
        </w:rPr>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B46382">
        <w:rPr>
          <w:rPrChange w:id="12" w:author="Alex" w:date="2015-07-24T19:18:00Z">
            <w:rPr>
              <w:vertAlign w:val="superscript"/>
            </w:rPr>
          </w:rPrChange>
        </w:rPr>
        <w:fldChar w:fldCharType="separate"/>
      </w:r>
      <w:r w:rsidR="002E280D" w:rsidRPr="00B46382">
        <w:rPr>
          <w:noProof/>
          <w:rPrChange w:id="13" w:author="Alex" w:date="2015-07-24T19:18:00Z">
            <w:rPr>
              <w:noProof/>
              <w:vertAlign w:val="superscript"/>
            </w:rPr>
          </w:rPrChange>
        </w:rPr>
        <w:t>(3)</w:t>
      </w:r>
      <w:r w:rsidR="00D704B6" w:rsidRPr="00B46382">
        <w:rPr>
          <w:rPrChange w:id="14" w:author="Alex" w:date="2015-07-24T19:18:00Z">
            <w:rPr>
              <w:vertAlign w:val="superscript"/>
            </w:rPr>
          </w:rPrChange>
        </w:rPr>
        <w:fldChar w:fldCharType="end"/>
      </w:r>
      <w:r w:rsidR="00D704B6" w:rsidRPr="00B46382">
        <w:rPr>
          <w:rPrChange w:id="15" w:author="Alex" w:date="2015-07-24T19:18:00Z">
            <w:rPr>
              <w:vertAlign w:val="superscript"/>
            </w:rPr>
          </w:rPrChange>
        </w:rPr>
        <w:t>,</w:t>
      </w:r>
      <w:ins w:id="16" w:author="Alex" w:date="2015-07-24T19:24:00Z">
        <w:r w:rsidR="006E40BB">
          <w:t xml:space="preserve"> </w:t>
        </w:r>
      </w:ins>
      <w:r w:rsidR="00D704B6" w:rsidRPr="00B46382">
        <w:rPr>
          <w:rPrChange w:id="17" w:author="Alex" w:date="2015-07-24T19:18:00Z">
            <w:rPr>
              <w:vertAlign w:val="superscript"/>
            </w:rPr>
          </w:rPrChange>
        </w:rPr>
        <w:fldChar w:fldCharType="begin"/>
      </w:r>
      <w:r w:rsidR="002E280D" w:rsidRPr="00B46382">
        <w:rPr>
          <w:rPrChange w:id="18" w:author="Alex" w:date="2015-07-24T19:18:00Z">
            <w:rPr>
              <w:vertAlign w:val="superscript"/>
            </w:rPr>
          </w:rPrChange>
        </w:rPr>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B46382">
        <w:rPr>
          <w:rFonts w:hint="eastAsia"/>
          <w:rPrChange w:id="19" w:author="Alex" w:date="2015-07-24T19:18:00Z">
            <w:rPr>
              <w:rFonts w:hint="eastAsia"/>
              <w:vertAlign w:val="superscript"/>
            </w:rPr>
          </w:rPrChange>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B46382">
        <w:rPr>
          <w:rFonts w:hint="eastAsia"/>
          <w:rPrChange w:id="20" w:author="Alex" w:date="2015-07-24T19:18:00Z">
            <w:rPr>
              <w:rFonts w:hint="eastAsia"/>
              <w:vertAlign w:val="superscript"/>
            </w:rPr>
          </w:rPrChange>
        </w:rPr>
        <w:instrText>α</w:instrText>
      </w:r>
      <w:r w:rsidR="002E280D" w:rsidRPr="00B46382">
        <w:rPr>
          <w:rFonts w:hint="eastAsia"/>
          <w:rPrChange w:id="21" w:author="Alex" w:date="2015-07-24T19:18:00Z">
            <w:rPr>
              <w:rFonts w:hint="eastAsia"/>
              <w:vertAlign w:val="superscript"/>
            </w:rPr>
          </w:rPrChange>
        </w:rPr>
        <w:instrText>-Gliadin Peptidase&lt;/title&gt;&lt;secondary-title&gt;J. Am. Ch</w:instrText>
      </w:r>
      <w:r w:rsidR="002E280D" w:rsidRPr="00B46382">
        <w:rPr>
          <w:rPrChange w:id="22" w:author="Alex" w:date="2015-07-24T19:18:00Z">
            <w:rPr>
              <w:vertAlign w:val="superscript"/>
            </w:rPr>
          </w:rPrChange>
        </w:rPr>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B46382">
        <w:rPr>
          <w:rPrChange w:id="23" w:author="Alex" w:date="2015-07-24T19:18:00Z">
            <w:rPr>
              <w:vertAlign w:val="superscript"/>
            </w:rPr>
          </w:rPrChange>
        </w:rPr>
        <w:fldChar w:fldCharType="separate"/>
      </w:r>
      <w:r w:rsidR="002E280D" w:rsidRPr="00B46382">
        <w:rPr>
          <w:noProof/>
          <w:rPrChange w:id="24" w:author="Alex" w:date="2015-07-24T19:18:00Z">
            <w:rPr>
              <w:noProof/>
              <w:vertAlign w:val="superscript"/>
            </w:rPr>
          </w:rPrChange>
        </w:rPr>
        <w:t>(4)</w:t>
      </w:r>
      <w:r w:rsidR="00D704B6" w:rsidRPr="00B46382">
        <w:rPr>
          <w:rPrChange w:id="25" w:author="Alex" w:date="2015-07-24T19:18:00Z">
            <w:rPr>
              <w:vertAlign w:val="superscript"/>
            </w:rPr>
          </w:rPrChange>
        </w:rPr>
        <w:fldChar w:fldCharType="end"/>
      </w:r>
      <w:r w:rsidR="00D704B6" w:rsidRPr="00B46382">
        <w:rPr>
          <w:rPrChange w:id="26" w:author="Alex" w:date="2015-07-24T19:18:00Z">
            <w:rPr>
              <w:vertAlign w:val="superscript"/>
            </w:rPr>
          </w:rPrChange>
        </w:rPr>
        <w:t>,</w:t>
      </w:r>
      <w:ins w:id="27" w:author="Alex" w:date="2015-07-24T19:24:00Z">
        <w:r w:rsidR="006E40BB">
          <w:t xml:space="preserve"> </w:t>
        </w:r>
      </w:ins>
      <w:r w:rsidR="00D704B6" w:rsidRPr="00B46382">
        <w:rPr>
          <w:rPrChange w:id="28" w:author="Alex" w:date="2015-07-24T19:18:00Z">
            <w:rPr>
              <w:vertAlign w:val="superscript"/>
            </w:rPr>
          </w:rPrChange>
        </w:rPr>
        <w:fldChar w:fldCharType="begin"/>
      </w:r>
      <w:r w:rsidR="002E280D" w:rsidRPr="00B46382">
        <w:rPr>
          <w:rPrChange w:id="29" w:author="Alex" w:date="2015-07-24T19:18:00Z">
            <w:rPr>
              <w:vertAlign w:val="superscript"/>
            </w:rPr>
          </w:rPrChange>
        </w:rPr>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B46382">
        <w:rPr>
          <w:rPrChange w:id="30" w:author="Alex" w:date="2015-07-24T19:18:00Z">
            <w:rPr>
              <w:vertAlign w:val="superscript"/>
            </w:rPr>
          </w:rPrChange>
        </w:rPr>
        <w:fldChar w:fldCharType="separate"/>
      </w:r>
      <w:r w:rsidR="002E280D" w:rsidRPr="00B46382">
        <w:rPr>
          <w:noProof/>
          <w:rPrChange w:id="31" w:author="Alex" w:date="2015-07-24T19:18:00Z">
            <w:rPr>
              <w:noProof/>
              <w:vertAlign w:val="superscript"/>
            </w:rPr>
          </w:rPrChange>
        </w:rPr>
        <w:t>(5)</w:t>
      </w:r>
      <w:r w:rsidR="00D704B6" w:rsidRPr="00B46382">
        <w:rPr>
          <w:rPrChange w:id="32" w:author="Alex" w:date="2015-07-24T19:18:00Z">
            <w:rPr>
              <w:vertAlign w:val="superscript"/>
            </w:rPr>
          </w:rPrChange>
        </w:rPr>
        <w:fldChar w:fldCharType="end"/>
      </w:r>
      <w:r w:rsidR="00D704B6" w:rsidRPr="00B46382">
        <w:rPr>
          <w:rPrChange w:id="33" w:author="Alex" w:date="2015-07-24T19:18:00Z">
            <w:rPr>
              <w:vertAlign w:val="superscript"/>
            </w:rPr>
          </w:rPrChange>
        </w:rPr>
        <w:t>,</w:t>
      </w:r>
      <w:ins w:id="34" w:author="Alex" w:date="2015-07-24T19:24:00Z">
        <w:r w:rsidR="006E40BB">
          <w:t xml:space="preserve"> </w:t>
        </w:r>
      </w:ins>
      <w:r w:rsidR="00D704B6" w:rsidRPr="00B46382">
        <w:rPr>
          <w:rPrChange w:id="35" w:author="Alex" w:date="2015-07-24T19:18:00Z">
            <w:rPr>
              <w:vertAlign w:val="superscript"/>
            </w:rPr>
          </w:rPrChange>
        </w:rPr>
        <w:fldChar w:fldCharType="begin"/>
      </w:r>
      <w:r w:rsidR="002E280D" w:rsidRPr="00B46382">
        <w:rPr>
          <w:rPrChange w:id="36" w:author="Alex" w:date="2015-07-24T19:18:00Z">
            <w:rPr>
              <w:vertAlign w:val="superscript"/>
            </w:rPr>
          </w:rPrChange>
        </w:rPr>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B46382">
        <w:rPr>
          <w:rPrChange w:id="37" w:author="Alex" w:date="2015-07-24T19:18:00Z">
            <w:rPr>
              <w:vertAlign w:val="superscript"/>
            </w:rPr>
          </w:rPrChange>
        </w:rPr>
        <w:fldChar w:fldCharType="separate"/>
      </w:r>
      <w:r w:rsidR="002E280D" w:rsidRPr="00B46382">
        <w:rPr>
          <w:noProof/>
          <w:rPrChange w:id="38" w:author="Alex" w:date="2015-07-24T19:18:00Z">
            <w:rPr>
              <w:noProof/>
              <w:vertAlign w:val="superscript"/>
            </w:rPr>
          </w:rPrChange>
        </w:rPr>
        <w:t>(6)</w:t>
      </w:r>
      <w:r w:rsidR="00D704B6" w:rsidRPr="00B46382">
        <w:rPr>
          <w:rPrChange w:id="39" w:author="Alex" w:date="2015-07-24T19:18:00Z">
            <w:rPr>
              <w:vertAlign w:val="superscript"/>
            </w:rPr>
          </w:rPrChange>
        </w:rPr>
        <w:fldChar w:fldCharType="end"/>
      </w:r>
      <w:r w:rsidRPr="0028627B">
        <w:t xml:space="preserve"> However</w:t>
      </w:r>
      <w:r>
        <w:t>, using this force-field based approach only a relatively small number of all designs tested ha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improve the predictive power of this computationally inexpensive and widely accessible algorithm is of the utmost importance.</w:t>
      </w:r>
      <w:r w:rsidR="00AF585E">
        <w:t xml:space="preserve"> </w:t>
      </w:r>
    </w:p>
    <w:p w14:paraId="26877676" w14:textId="6B4A0348" w:rsidR="00DF34E5" w:rsidRDefault="00AF585E" w:rsidP="002C6DC0">
      <w:pPr>
        <w:spacing w:line="480" w:lineRule="auto"/>
        <w:pPrChange w:id="40" w:author="Alex" w:date="2015-07-24T19:38:00Z">
          <w:pPr>
            <w:spacing w:line="480" w:lineRule="auto"/>
          </w:pPr>
        </w:pPrChange>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ins w:id="41" w:author="Alex" w:date="2015-07-24T19:23:00Z">
        <w:r w:rsidR="0041704D">
          <w:t xml:space="preserve"> </w:t>
        </w:r>
      </w:ins>
      <w:r w:rsidR="00ED003A" w:rsidRPr="00B46382">
        <w:rPr>
          <w:rPrChange w:id="42" w:author="Alex" w:date="2015-07-24T19:18:00Z">
            <w:rPr>
              <w:vertAlign w:val="superscript"/>
            </w:rPr>
          </w:rPrChange>
        </w:rPr>
        <w:fldChar w:fldCharType="begin"/>
      </w:r>
      <w:r w:rsidR="002E280D" w:rsidRPr="00B46382">
        <w:rPr>
          <w:rPrChange w:id="43" w:author="Alex" w:date="2015-07-24T19:18:00Z">
            <w:rPr>
              <w:vertAlign w:val="superscript"/>
            </w:rPr>
          </w:rPrChange>
        </w:rPr>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B46382">
        <w:rPr>
          <w:rPrChange w:id="44" w:author="Alex" w:date="2015-07-24T19:18:00Z">
            <w:rPr>
              <w:vertAlign w:val="superscript"/>
            </w:rPr>
          </w:rPrChange>
        </w:rPr>
        <w:fldChar w:fldCharType="separate"/>
      </w:r>
      <w:r w:rsidR="002E280D" w:rsidRPr="00B46382">
        <w:rPr>
          <w:noProof/>
          <w:rPrChange w:id="45" w:author="Alex" w:date="2015-07-24T19:18:00Z">
            <w:rPr>
              <w:noProof/>
              <w:vertAlign w:val="superscript"/>
            </w:rPr>
          </w:rPrChange>
        </w:rPr>
        <w:t>(7)</w:t>
      </w:r>
      <w:r w:rsidR="00ED003A" w:rsidRPr="00B46382">
        <w:rPr>
          <w:rPrChange w:id="46" w:author="Alex" w:date="2015-07-24T19:18:00Z">
            <w:rPr>
              <w:vertAlign w:val="superscript"/>
            </w:rPr>
          </w:rPrChange>
        </w:rPr>
        <w:fldChar w:fldCharType="end"/>
      </w:r>
      <w:r w:rsidR="00656029" w:rsidRPr="00B46382">
        <w:rPr>
          <w:rPrChange w:id="47" w:author="Alex" w:date="2015-07-24T19:18:00Z">
            <w:rPr>
              <w:vertAlign w:val="superscript"/>
            </w:rPr>
          </w:rPrChange>
        </w:rPr>
        <w:t>,</w:t>
      </w:r>
      <w:ins w:id="48" w:author="Alex" w:date="2015-07-24T19:23:00Z">
        <w:r w:rsidR="0041704D">
          <w:t xml:space="preserve"> </w:t>
        </w:r>
      </w:ins>
      <w:r w:rsidR="00ED003A" w:rsidRPr="00B46382">
        <w:rPr>
          <w:rPrChange w:id="49" w:author="Alex" w:date="2015-07-24T19:18:00Z">
            <w:rPr>
              <w:vertAlign w:val="superscript"/>
            </w:rPr>
          </w:rPrChange>
        </w:rPr>
        <w:fldChar w:fldCharType="begin"/>
      </w:r>
      <w:r w:rsidR="002E280D" w:rsidRPr="00B46382">
        <w:rPr>
          <w:rPrChange w:id="50" w:author="Alex" w:date="2015-07-24T19:18:00Z">
            <w:rPr>
              <w:vertAlign w:val="superscript"/>
            </w:rPr>
          </w:rPrChange>
        </w:rPr>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B46382">
        <w:rPr>
          <w:rFonts w:hint="eastAsia"/>
          <w:rPrChange w:id="51" w:author="Alex" w:date="2015-07-24T19:18:00Z">
            <w:rPr>
              <w:rFonts w:hint="eastAsia"/>
              <w:vertAlign w:val="superscript"/>
            </w:rPr>
          </w:rPrChange>
        </w:rPr>
        <w:instrText>key&gt;&lt;/foreign-keys&gt;&lt;ref-type name="Journal Article"&gt;17&lt;/ref-type&gt;&lt;contributors&gt;&lt;authors&gt;&lt;author&gt;Kellogg, Elizabeth H&lt;/author&gt;&lt;author&gt;Leaver</w:instrText>
      </w:r>
      <w:r w:rsidR="002E280D" w:rsidRPr="00B46382">
        <w:rPr>
          <w:rFonts w:hint="eastAsia"/>
          <w:rPrChange w:id="52" w:author="Alex" w:date="2015-07-24T19:18:00Z">
            <w:rPr>
              <w:rFonts w:hint="eastAsia"/>
              <w:vertAlign w:val="superscript"/>
            </w:rPr>
          </w:rPrChange>
        </w:rPr>
        <w:instrText>‐</w:instrText>
      </w:r>
      <w:r w:rsidR="002E280D" w:rsidRPr="00B46382">
        <w:rPr>
          <w:rFonts w:hint="eastAsia"/>
          <w:rPrChange w:id="53" w:author="Alex" w:date="2015-07-24T19:18:00Z">
            <w:rPr>
              <w:rFonts w:hint="eastAsia"/>
              <w:vertAlign w:val="superscript"/>
            </w:rPr>
          </w:rPrChange>
        </w:rPr>
        <w:instrText>Fay, Andrew&lt;/author&gt;&lt;author&gt;Baker, David&lt;/author&gt;&lt;/authors&gt;&lt;/contributors&gt;&lt;titles&gt;&lt;title&gt;Role of conformational sampling in computing mutation</w:instrText>
      </w:r>
      <w:r w:rsidR="002E280D" w:rsidRPr="00B46382">
        <w:rPr>
          <w:rFonts w:hint="eastAsia"/>
          <w:rPrChange w:id="54" w:author="Alex" w:date="2015-07-24T19:18:00Z">
            <w:rPr>
              <w:rFonts w:hint="eastAsia"/>
              <w:vertAlign w:val="superscript"/>
            </w:rPr>
          </w:rPrChange>
        </w:rPr>
        <w:instrText>‐</w:instrText>
      </w:r>
      <w:r w:rsidR="002E280D" w:rsidRPr="00B46382">
        <w:rPr>
          <w:rFonts w:hint="eastAsia"/>
          <w:rPrChange w:id="55" w:author="Alex" w:date="2015-07-24T19:18:00Z">
            <w:rPr>
              <w:rFonts w:hint="eastAsia"/>
              <w:vertAlign w:val="superscript"/>
            </w:rPr>
          </w:rPrChange>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B46382">
        <w:rPr>
          <w:rPrChange w:id="56" w:author="Alex" w:date="2015-07-24T19:18:00Z">
            <w:rPr>
              <w:vertAlign w:val="superscript"/>
            </w:rPr>
          </w:rPrChange>
        </w:rPr>
        <w:instrText>ull-title&gt;&lt;/periodical&gt;&lt;pages&gt;830-838&lt;/pages&gt;&lt;volume&gt;79&lt;/volume&gt;&lt;number&gt;3&lt;/number&gt;&lt;dates&gt;&lt;year&gt;2011&lt;/year&gt;&lt;/dates&gt;&lt;isbn&gt;1097-0134&lt;/isbn&gt;&lt;urls&gt;&lt;/urls&gt;&lt;/record&gt;&lt;/Cite&gt;&lt;/EndNote&gt;</w:instrText>
      </w:r>
      <w:r w:rsidR="00ED003A" w:rsidRPr="00B46382">
        <w:rPr>
          <w:rPrChange w:id="57" w:author="Alex" w:date="2015-07-24T19:18:00Z">
            <w:rPr>
              <w:vertAlign w:val="superscript"/>
            </w:rPr>
          </w:rPrChange>
        </w:rPr>
        <w:fldChar w:fldCharType="separate"/>
      </w:r>
      <w:r w:rsidR="002E280D" w:rsidRPr="00B46382">
        <w:rPr>
          <w:noProof/>
          <w:rPrChange w:id="58" w:author="Alex" w:date="2015-07-24T19:18:00Z">
            <w:rPr>
              <w:noProof/>
              <w:vertAlign w:val="superscript"/>
            </w:rPr>
          </w:rPrChange>
        </w:rPr>
        <w:t>(8)</w:t>
      </w:r>
      <w:r w:rsidR="00ED003A" w:rsidRPr="00B46382">
        <w:rPr>
          <w:rPrChange w:id="59" w:author="Alex" w:date="2015-07-24T19:18:00Z">
            <w:rPr>
              <w:vertAlign w:val="superscript"/>
            </w:rPr>
          </w:rPrChange>
        </w:rPr>
        <w:fldChar w:fldCharType="end"/>
      </w:r>
      <w:r w:rsidR="00ED003A" w:rsidRPr="00B46382">
        <w:rPr>
          <w:rPrChange w:id="60" w:author="Alex" w:date="2015-07-24T19:18:00Z">
            <w:rPr>
              <w:vertAlign w:val="superscript"/>
            </w:rPr>
          </w:rPrChange>
        </w:rPr>
        <w:t>,</w:t>
      </w:r>
      <w:ins w:id="61" w:author="Alex" w:date="2015-07-24T19:23:00Z">
        <w:r w:rsidR="0041704D">
          <w:t xml:space="preserve"> </w:t>
        </w:r>
      </w:ins>
      <w:r w:rsidR="00ED003A" w:rsidRPr="00B46382">
        <w:rPr>
          <w:rPrChange w:id="62" w:author="Alex" w:date="2015-07-24T19:18:00Z">
            <w:rPr>
              <w:vertAlign w:val="superscript"/>
            </w:rPr>
          </w:rPrChange>
        </w:rPr>
        <w:fldChar w:fldCharType="begin"/>
      </w:r>
      <w:r w:rsidR="002E280D" w:rsidRPr="00B46382">
        <w:rPr>
          <w:rPrChange w:id="63" w:author="Alex" w:date="2015-07-24T19:18:00Z">
            <w:rPr>
              <w:vertAlign w:val="superscript"/>
            </w:rPr>
          </w:rPrChange>
        </w:rPr>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B46382">
        <w:rPr>
          <w:rPrChange w:id="64" w:author="Alex" w:date="2015-07-24T19:18:00Z">
            <w:rPr>
              <w:vertAlign w:val="superscript"/>
            </w:rPr>
          </w:rPrChange>
        </w:rPr>
        <w:fldChar w:fldCharType="separate"/>
      </w:r>
      <w:r w:rsidR="002E280D" w:rsidRPr="00B46382">
        <w:rPr>
          <w:noProof/>
          <w:rPrChange w:id="65" w:author="Alex" w:date="2015-07-24T19:18:00Z">
            <w:rPr>
              <w:noProof/>
              <w:vertAlign w:val="superscript"/>
            </w:rPr>
          </w:rPrChange>
        </w:rPr>
        <w:t>(9)</w:t>
      </w:r>
      <w:r w:rsidR="00ED003A" w:rsidRPr="00B46382">
        <w:rPr>
          <w:rPrChange w:id="66" w:author="Alex" w:date="2015-07-24T19:18:00Z">
            <w:rPr>
              <w:vertAlign w:val="superscript"/>
            </w:rPr>
          </w:rPrChange>
        </w:rPr>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ins w:id="67" w:author="Justin Siegel" w:date="2015-07-23T22:10:00Z">
        <w:r w:rsidR="003D3114">
          <w:t xml:space="preserve">While there have been several </w:t>
        </w:r>
      </w:ins>
      <w:ins w:id="68" w:author="Justin Siegel" w:date="2015-07-23T22:09:00Z">
        <w:r w:rsidR="003D3114">
          <w:t xml:space="preserve">previous efforts </w:t>
        </w:r>
      </w:ins>
      <w:ins w:id="69" w:author="Justin Siegel" w:date="2015-07-23T22:10:00Z">
        <w:r w:rsidR="003D3114">
          <w:t>construct</w:t>
        </w:r>
      </w:ins>
      <w:ins w:id="70" w:author="Justin Siegel" w:date="2015-07-23T21:46:00Z">
        <w:r w:rsidR="004A39CD">
          <w:t xml:space="preserve"> large families of </w:t>
        </w:r>
      </w:ins>
      <w:ins w:id="71" w:author="Justin Siegel" w:date="2015-07-23T22:10:00Z">
        <w:r w:rsidR="003D3114">
          <w:t xml:space="preserve">functional </w:t>
        </w:r>
      </w:ins>
      <w:ins w:id="72" w:author="Justin Siegel" w:date="2015-07-23T22:11:00Z">
        <w:r w:rsidR="003D3114">
          <w:t>characterized</w:t>
        </w:r>
      </w:ins>
      <w:ins w:id="73" w:author="Justin Siegel" w:date="2015-07-23T22:10:00Z">
        <w:r w:rsidR="003D3114">
          <w:t xml:space="preserve"> mutants, none have </w:t>
        </w:r>
      </w:ins>
      <w:ins w:id="74" w:author="Justin Siegel" w:date="2015-07-23T22:11:00Z">
        <w:r w:rsidR="003D3114">
          <w:t>explicitly</w:t>
        </w:r>
      </w:ins>
      <w:ins w:id="75" w:author="Justin Siegel" w:date="2015-07-23T22:10:00Z">
        <w:r w:rsidR="003D3114">
          <w:t xml:space="preserve"> produced, purified, and measured the kinetic constants of</w:t>
        </w:r>
      </w:ins>
      <w:ins w:id="76" w:author="Justin Siegel" w:date="2015-07-23T22:11:00Z">
        <w:r w:rsidR="003D3114">
          <w:t xml:space="preserve"> more than 20 </w:t>
        </w:r>
      </w:ins>
      <w:ins w:id="77" w:author="Justin Siegel" w:date="2015-07-23T21:46:00Z">
        <w:r w:rsidR="004A39CD">
          <w:t>mutants</w:t>
        </w:r>
      </w:ins>
      <w:ins w:id="78" w:author="Alex" w:date="2015-07-24T19:12:00Z">
        <w:r w:rsidR="00636EB4">
          <w:t>.</w:t>
        </w:r>
      </w:ins>
      <w:ins w:id="79" w:author="Alex" w:date="2015-07-24T19:22:00Z">
        <w:r w:rsidR="0041704D">
          <w:t xml:space="preserve"> </w:t>
        </w:r>
      </w:ins>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ins w:id="80" w:author="Alex" w:date="2015-07-24T19:12:00Z">
        <w:r w:rsidR="0041704D">
          <w:t xml:space="preserve">, </w:t>
        </w:r>
      </w:ins>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ins w:id="81" w:author="Alex" w:date="2015-07-24T19:21:00Z">
        <w:r w:rsidR="0041704D">
          <w:t xml:space="preserve">, </w:t>
        </w:r>
      </w:ins>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ins w:id="82" w:author="Alex" w:date="2015-07-24T19:21:00Z">
        <w:r w:rsidR="0041704D">
          <w:t xml:space="preserve">, </w:t>
        </w:r>
      </w:ins>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ins w:id="83" w:author="Alex" w:date="2015-07-24T19:22:00Z">
        <w:r w:rsidR="0041704D">
          <w:t xml:space="preserve">, </w:t>
        </w:r>
      </w:ins>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ins w:id="84" w:author="Alex" w:date="2015-07-24T19:21:00Z">
        <w:r w:rsidR="0041704D">
          <w:t xml:space="preserve"> </w:t>
        </w:r>
      </w:ins>
      <w:ins w:id="85" w:author="Justin Siegel" w:date="2015-07-23T22:11:00Z">
        <w:del w:id="86" w:author="Alex" w:date="2015-07-24T19:12:00Z">
          <w:r w:rsidR="003D3114" w:rsidDel="00636EB4">
            <w:delText xml:space="preserve"> </w:delText>
          </w:r>
        </w:del>
      </w:ins>
      <w:ins w:id="87" w:author="Justin Siegel" w:date="2015-07-23T22:12:00Z">
        <w:del w:id="88" w:author="Alex" w:date="2015-07-24T19:12:00Z">
          <w:r w:rsidR="003D3114" w:rsidDel="00636EB4">
            <w:delText>[</w:delText>
          </w:r>
        </w:del>
      </w:ins>
      <w:ins w:id="89" w:author="Justin Siegel" w:date="2015-07-23T22:11:00Z">
        <w:del w:id="90" w:author="Alex" w:date="2015-07-24T19:12:00Z">
          <w:r w:rsidR="003D3114" w:rsidDel="00636EB4">
            <w:delText xml:space="preserve">CITE: </w:delText>
          </w:r>
          <w:r w:rsidR="003D3114" w:rsidDel="00636EB4">
            <w:fldChar w:fldCharType="begin"/>
          </w:r>
          <w:r w:rsidR="003D3114" w:rsidDel="00636EB4">
            <w:delInstrText xml:space="preserve"> HYPERLINK "</w:delInstrText>
          </w:r>
          <w:r w:rsidR="003D3114" w:rsidRPr="00922CB6" w:rsidDel="00636EB4">
            <w:delInstrText>http://www.sciencedirect.com/science/article/pii/S1367593105000189</w:delInstrText>
          </w:r>
          <w:r w:rsidR="003D3114" w:rsidDel="00636EB4">
            <w:delInstrText xml:space="preserve">" </w:delInstrText>
          </w:r>
          <w:r w:rsidR="003D3114" w:rsidDel="00636EB4">
            <w:fldChar w:fldCharType="separate"/>
          </w:r>
          <w:r w:rsidR="003D3114" w:rsidRPr="00A346FA" w:rsidDel="00636EB4">
            <w:rPr>
              <w:rStyle w:val="Hyperlink"/>
            </w:rPr>
            <w:delText>http://www.sciencedirect.com</w:delText>
          </w:r>
          <w:r w:rsidR="003D3114" w:rsidRPr="00A346FA" w:rsidDel="00636EB4">
            <w:rPr>
              <w:rStyle w:val="Hyperlink"/>
            </w:rPr>
            <w:delText>/</w:delText>
          </w:r>
          <w:r w:rsidR="003D3114" w:rsidRPr="00A346FA" w:rsidDel="00636EB4">
            <w:rPr>
              <w:rStyle w:val="Hyperlink"/>
            </w:rPr>
            <w:delText>science/article/pii/S1367593105000189</w:delText>
          </w:r>
          <w:r w:rsidR="003D3114" w:rsidDel="00636EB4">
            <w:fldChar w:fldCharType="end"/>
          </w:r>
          <w:r w:rsidR="003D3114" w:rsidDel="00636EB4">
            <w:delText xml:space="preserve">   and  </w:delText>
          </w:r>
          <w:r w:rsidR="003D3114" w:rsidDel="00636EB4">
            <w:fldChar w:fldCharType="begin"/>
          </w:r>
          <w:r w:rsidR="003D3114" w:rsidDel="00636EB4">
            <w:delInstrText xml:space="preserve"> HYPERLINK "</w:delInstrText>
          </w:r>
          <w:r w:rsidR="003D3114" w:rsidRPr="003D3114" w:rsidDel="00636EB4">
            <w:delInstrText>http://www.biomedcentral.com/1472-6750/7/16</w:delInstrText>
          </w:r>
          <w:r w:rsidR="003D3114" w:rsidDel="00636EB4">
            <w:delInstrText xml:space="preserve">" </w:delInstrText>
          </w:r>
          <w:r w:rsidR="003D3114" w:rsidDel="00636EB4">
            <w:fldChar w:fldCharType="separate"/>
          </w:r>
          <w:r w:rsidR="003D3114" w:rsidRPr="00A346FA" w:rsidDel="00636EB4">
            <w:rPr>
              <w:rStyle w:val="Hyperlink"/>
            </w:rPr>
            <w:delText>http://www.biomedcentral.com/1472-6750/7/16</w:delText>
          </w:r>
          <w:r w:rsidR="003D3114" w:rsidDel="00636EB4">
            <w:fldChar w:fldCharType="end"/>
          </w:r>
          <w:r w:rsidR="003D3114" w:rsidDel="00636EB4">
            <w:delText xml:space="preserve">    and    </w:delText>
          </w:r>
        </w:del>
      </w:ins>
      <w:ins w:id="91" w:author="Justin Siegel" w:date="2015-07-23T22:12:00Z">
        <w:del w:id="92" w:author="Alex" w:date="2015-07-24T19:12:00Z">
          <w:r w:rsidR="003D3114" w:rsidDel="00636EB4">
            <w:fldChar w:fldCharType="begin"/>
          </w:r>
          <w:r w:rsidR="003D3114" w:rsidDel="00636EB4">
            <w:delInstrText xml:space="preserve"> HYPERLINK "</w:delInstrText>
          </w:r>
        </w:del>
      </w:ins>
      <w:ins w:id="93" w:author="Justin Siegel" w:date="2015-07-23T22:11:00Z">
        <w:del w:id="94" w:author="Alex" w:date="2015-07-24T19:12:00Z">
          <w:r w:rsidR="003D3114" w:rsidRPr="003D3114" w:rsidDel="00636EB4">
            <w:delInstrText>http://pubs.acs.org/doi/pdf/10.1021/sb500242x</w:delInstrText>
          </w:r>
        </w:del>
      </w:ins>
      <w:ins w:id="95" w:author="Justin Siegel" w:date="2015-07-23T22:12:00Z">
        <w:del w:id="96" w:author="Alex" w:date="2015-07-24T19:12:00Z">
          <w:r w:rsidR="003D3114" w:rsidDel="00636EB4">
            <w:delInstrText xml:space="preserve">" </w:delInstrText>
          </w:r>
          <w:r w:rsidR="003D3114" w:rsidDel="00636EB4">
            <w:fldChar w:fldCharType="separate"/>
          </w:r>
        </w:del>
      </w:ins>
      <w:ins w:id="97" w:author="Justin Siegel" w:date="2015-07-23T22:11:00Z">
        <w:del w:id="98" w:author="Alex" w:date="2015-07-24T19:12:00Z">
          <w:r w:rsidR="003D3114" w:rsidRPr="00A346FA" w:rsidDel="00636EB4">
            <w:rPr>
              <w:rStyle w:val="Hyperlink"/>
            </w:rPr>
            <w:delText>http://pubs.acs.org/doi/pdf/10.1021/sb500242x</w:delText>
          </w:r>
        </w:del>
      </w:ins>
      <w:ins w:id="99" w:author="Justin Siegel" w:date="2015-07-23T22:12:00Z">
        <w:del w:id="100" w:author="Alex" w:date="2015-07-24T19:12:00Z">
          <w:r w:rsidR="003D3114" w:rsidDel="00636EB4">
            <w:fldChar w:fldCharType="end"/>
          </w:r>
        </w:del>
      </w:ins>
      <w:ins w:id="101" w:author="Justin Siegel" w:date="2015-07-23T22:11:00Z">
        <w:del w:id="102" w:author="Alex" w:date="2015-07-24T19:12:00Z">
          <w:r w:rsidR="003D3114" w:rsidDel="00636EB4">
            <w:delText xml:space="preserve"> </w:delText>
          </w:r>
        </w:del>
      </w:ins>
      <w:ins w:id="103" w:author="Justin Siegel" w:date="2015-07-23T22:12:00Z">
        <w:del w:id="104" w:author="Alex" w:date="2015-07-24T19:12:00Z">
          <w:r w:rsidR="003D3114" w:rsidDel="00636EB4">
            <w:delText xml:space="preserve"> and </w:delText>
          </w:r>
        </w:del>
      </w:ins>
      <w:ins w:id="105" w:author="Justin Siegel" w:date="2015-07-23T21:56:00Z">
        <w:del w:id="106" w:author="Alex" w:date="2015-07-24T19:12:00Z">
          <w:r w:rsidR="004A39CD" w:rsidDel="00636EB4">
            <w:fldChar w:fldCharType="begin"/>
          </w:r>
          <w:r w:rsidR="004A39CD" w:rsidDel="00636EB4">
            <w:delInstrText xml:space="preserve"> HYPERLINK "</w:delInstrText>
          </w:r>
          <w:r w:rsidR="004A39CD" w:rsidRPr="004A39CD" w:rsidDel="00636EB4">
            <w:delInstrText>http://www.sciencedirect.com/science/article/pii/S0092867415000781</w:delInstrText>
          </w:r>
          <w:r w:rsidR="004A39CD" w:rsidDel="00636EB4">
            <w:delInstrText xml:space="preserve">" </w:delInstrText>
          </w:r>
          <w:r w:rsidR="004A39CD" w:rsidDel="00636EB4">
            <w:fldChar w:fldCharType="separate"/>
          </w:r>
          <w:r w:rsidR="004A39CD" w:rsidRPr="00A346FA" w:rsidDel="00636EB4">
            <w:rPr>
              <w:rStyle w:val="Hyperlink"/>
            </w:rPr>
            <w:delText>http://www.sciencedirect.com/science/article/pii/S0092867415000781</w:delText>
          </w:r>
          <w:r w:rsidR="004A39CD" w:rsidDel="00636EB4">
            <w:fldChar w:fldCharType="end"/>
          </w:r>
        </w:del>
      </w:ins>
      <w:ins w:id="107" w:author="Justin Siegel" w:date="2015-07-23T22:12:00Z">
        <w:del w:id="108" w:author="Alex" w:date="2015-07-24T19:12:00Z">
          <w:r w:rsidR="003D3114" w:rsidDel="00636EB4">
            <w:delText xml:space="preserve">   and </w:delText>
          </w:r>
        </w:del>
      </w:ins>
      <w:ins w:id="109" w:author="Justin Siegel" w:date="2015-07-23T21:56:00Z">
        <w:del w:id="110" w:author="Alex" w:date="2015-07-24T19:12:00Z">
          <w:r w:rsidR="004A39CD" w:rsidDel="00636EB4">
            <w:fldChar w:fldCharType="begin"/>
          </w:r>
          <w:r w:rsidR="004A39CD" w:rsidDel="00636EB4">
            <w:delInstrText xml:space="preserve"> HYPERLINK "</w:delInstrText>
          </w:r>
        </w:del>
      </w:ins>
      <w:ins w:id="111" w:author="Justin Siegel" w:date="2015-07-23T21:47:00Z">
        <w:del w:id="112" w:author="Alex" w:date="2015-07-24T19:12:00Z">
          <w:r w:rsidR="004A39CD" w:rsidRPr="004A39CD" w:rsidDel="00636EB4">
            <w:delInstrText>http://www.pnas.org/cgi/doi/10.1073/pnas.1422285112</w:delInstrText>
          </w:r>
        </w:del>
      </w:ins>
      <w:ins w:id="113" w:author="Justin Siegel" w:date="2015-07-23T21:56:00Z">
        <w:del w:id="114" w:author="Alex" w:date="2015-07-24T19:12:00Z">
          <w:r w:rsidR="004A39CD" w:rsidDel="00636EB4">
            <w:delInstrText xml:space="preserve">" </w:delInstrText>
          </w:r>
          <w:r w:rsidR="004A39CD" w:rsidDel="00636EB4">
            <w:fldChar w:fldCharType="separate"/>
          </w:r>
        </w:del>
      </w:ins>
      <w:ins w:id="115" w:author="Justin Siegel" w:date="2015-07-23T21:47:00Z">
        <w:del w:id="116" w:author="Alex" w:date="2015-07-24T19:12:00Z">
          <w:r w:rsidR="004A39CD" w:rsidRPr="00A346FA" w:rsidDel="00636EB4">
            <w:rPr>
              <w:rStyle w:val="Hyperlink"/>
            </w:rPr>
            <w:delText>http://www.pnas.org/cgi/doi/10.1073/pnas.1422285112</w:delText>
          </w:r>
        </w:del>
      </w:ins>
      <w:ins w:id="117" w:author="Justin Siegel" w:date="2015-07-23T21:56:00Z">
        <w:del w:id="118" w:author="Alex" w:date="2015-07-24T19:12:00Z">
          <w:r w:rsidR="004A39CD" w:rsidDel="00636EB4">
            <w:fldChar w:fldCharType="end"/>
          </w:r>
        </w:del>
      </w:ins>
      <w:ins w:id="119" w:author="Justin Siegel" w:date="2015-07-23T21:47:00Z">
        <w:del w:id="120" w:author="Alex" w:date="2015-07-24T19:12:00Z">
          <w:r w:rsidR="004A39CD" w:rsidDel="00636EB4">
            <w:delText>]</w:delText>
          </w:r>
        </w:del>
      </w:ins>
      <w:ins w:id="121" w:author="Justin Siegel" w:date="2015-07-23T21:56:00Z">
        <w:del w:id="122" w:author="Alex" w:date="2015-07-24T19:12:00Z">
          <w:r w:rsidR="004A39CD" w:rsidDel="00636EB4">
            <w:delText xml:space="preserve">.  </w:delText>
          </w:r>
        </w:del>
        <w:r w:rsidR="004A39CD">
          <w:t xml:space="preserve">In order to design and predict </w:t>
        </w:r>
      </w:ins>
      <w:ins w:id="123" w:author="Justin Siegel" w:date="2015-07-23T21:57:00Z">
        <w:r w:rsidR="004A39CD">
          <w:t>effects</w:t>
        </w:r>
      </w:ins>
      <w:ins w:id="124" w:author="Justin Siegel" w:date="2015-07-23T21:58:00Z">
        <w:r w:rsidR="00922CB6">
          <w:t xml:space="preserve"> of mutations</w:t>
        </w:r>
      </w:ins>
      <w:ins w:id="125" w:author="Justin Siegel" w:date="2015-07-23T21:57:00Z">
        <w:r w:rsidR="004A39CD">
          <w:t xml:space="preserve"> on catalytic efficiency</w:t>
        </w:r>
        <w:r w:rsidR="00922CB6">
          <w:t xml:space="preserve"> (</w:t>
        </w:r>
        <w:proofErr w:type="spellStart"/>
        <w:r w:rsidR="00922CB6" w:rsidRPr="00922CB6">
          <w:rPr>
            <w:i/>
            <w:rPrChange w:id="126" w:author="Justin Siegel" w:date="2015-07-23T22:01:00Z">
              <w:rPr/>
            </w:rPrChange>
          </w:rPr>
          <w:t>k</w:t>
        </w:r>
        <w:r w:rsidR="00922CB6" w:rsidRPr="00922CB6">
          <w:rPr>
            <w:vertAlign w:val="subscript"/>
            <w:rPrChange w:id="127" w:author="Justin Siegel" w:date="2015-07-23T22:01:00Z">
              <w:rPr/>
            </w:rPrChange>
          </w:rPr>
          <w:t>cat</w:t>
        </w:r>
        <w:proofErr w:type="spellEnd"/>
        <w:r w:rsidR="00922CB6">
          <w:t>/K</w:t>
        </w:r>
      </w:ins>
      <w:ins w:id="128" w:author="Justin Siegel" w:date="2015-07-23T22:01:00Z">
        <w:r w:rsidR="00922CB6" w:rsidRPr="00922CB6">
          <w:rPr>
            <w:vertAlign w:val="subscript"/>
            <w:rPrChange w:id="129" w:author="Justin Siegel" w:date="2015-07-23T22:01:00Z">
              <w:rPr/>
            </w:rPrChange>
          </w:rPr>
          <w:t>M</w:t>
        </w:r>
      </w:ins>
      <w:ins w:id="130" w:author="Justin Siegel" w:date="2015-07-23T21:57:00Z">
        <w:r w:rsidR="00922CB6">
          <w:t>), apparent substrate affinity (estimated by K</w:t>
        </w:r>
      </w:ins>
      <w:ins w:id="131" w:author="Justin Siegel" w:date="2015-07-23T22:01:00Z">
        <w:r w:rsidR="00922CB6" w:rsidRPr="00922CB6">
          <w:rPr>
            <w:vertAlign w:val="subscript"/>
            <w:rPrChange w:id="132" w:author="Justin Siegel" w:date="2015-07-23T22:01:00Z">
              <w:rPr/>
            </w:rPrChange>
          </w:rPr>
          <w:t>M</w:t>
        </w:r>
      </w:ins>
      <w:ins w:id="133" w:author="Justin Siegel" w:date="2015-07-23T21:57:00Z">
        <w:r w:rsidR="00922CB6">
          <w:t>)</w:t>
        </w:r>
      </w:ins>
      <w:ins w:id="134" w:author="Justin Siegel" w:date="2015-07-23T21:56:00Z">
        <w:r w:rsidR="00922CB6">
          <w:t xml:space="preserve">, or </w:t>
        </w:r>
      </w:ins>
      <w:ins w:id="135" w:author="Justin Siegel" w:date="2015-07-23T21:57:00Z">
        <w:r w:rsidR="00922CB6">
          <w:t>turnover rate (</w:t>
        </w:r>
        <w:proofErr w:type="spellStart"/>
        <w:r w:rsidR="00922CB6" w:rsidRPr="00922CB6">
          <w:rPr>
            <w:i/>
            <w:rPrChange w:id="136" w:author="Justin Siegel" w:date="2015-07-23T22:00:00Z">
              <w:rPr/>
            </w:rPrChange>
          </w:rPr>
          <w:t>k</w:t>
        </w:r>
      </w:ins>
      <w:ins w:id="137" w:author="Justin Siegel" w:date="2015-07-23T22:00:00Z">
        <w:r w:rsidR="00922CB6" w:rsidRPr="00922CB6">
          <w:rPr>
            <w:vertAlign w:val="subscript"/>
            <w:rPrChange w:id="138" w:author="Justin Siegel" w:date="2015-07-23T22:01:00Z">
              <w:rPr/>
            </w:rPrChange>
          </w:rPr>
          <w:t>c</w:t>
        </w:r>
      </w:ins>
      <w:ins w:id="139" w:author="Justin Siegel" w:date="2015-07-23T21:57:00Z">
        <w:r w:rsidR="00922CB6" w:rsidRPr="00922CB6">
          <w:rPr>
            <w:vertAlign w:val="subscript"/>
            <w:rPrChange w:id="140" w:author="Justin Siegel" w:date="2015-07-23T22:01:00Z">
              <w:rPr/>
            </w:rPrChange>
          </w:rPr>
          <w:t>at</w:t>
        </w:r>
        <w:proofErr w:type="spellEnd"/>
        <w:r w:rsidR="00922CB6">
          <w:t xml:space="preserve">) </w:t>
        </w:r>
      </w:ins>
      <w:ins w:id="141" w:author="Justin Siegel" w:date="2015-07-23T21:59:00Z">
        <w:r w:rsidR="00922CB6">
          <w:t xml:space="preserve">a large </w:t>
        </w:r>
      </w:ins>
      <w:ins w:id="142" w:author="Justin Siegel" w:date="2015-07-23T22:00:00Z">
        <w:r w:rsidR="00922CB6">
          <w:t>data where</w:t>
        </w:r>
      </w:ins>
      <w:ins w:id="143" w:author="Justin Siegel" w:date="2015-07-23T21:59:00Z">
        <w:r w:rsidR="00922CB6">
          <w:t xml:space="preserve"> the functional effects on each of these </w:t>
        </w:r>
      </w:ins>
      <w:ins w:id="144" w:author="Justin Siegel" w:date="2015-07-23T22:00:00Z">
        <w:r w:rsidR="00922CB6">
          <w:t>parameters</w:t>
        </w:r>
      </w:ins>
      <w:ins w:id="145" w:author="Justin Siegel" w:date="2015-07-23T21:59:00Z">
        <w:r w:rsidR="00922CB6">
          <w:t xml:space="preserve"> </w:t>
        </w:r>
      </w:ins>
      <w:ins w:id="146" w:author="Justin Siegel" w:date="2015-07-23T22:12:00Z">
        <w:r w:rsidR="003D3114">
          <w:t>has been</w:t>
        </w:r>
      </w:ins>
      <w:ins w:id="147" w:author="Justin Siegel" w:date="2015-07-23T21:59:00Z">
        <w:r w:rsidR="00922CB6">
          <w:t xml:space="preserve"> </w:t>
        </w:r>
      </w:ins>
      <w:ins w:id="148" w:author="Justin Siegel" w:date="2015-07-23T22:00:00Z">
        <w:r w:rsidR="00922CB6">
          <w:t>explicitly</w:t>
        </w:r>
      </w:ins>
      <w:ins w:id="149" w:author="Justin Siegel" w:date="2015-07-23T21:59:00Z">
        <w:r w:rsidR="00922CB6">
          <w:t xml:space="preserve"> measured </w:t>
        </w:r>
      </w:ins>
      <w:ins w:id="150" w:author="Justin Siegel" w:date="2015-07-23T22:12:00Z">
        <w:r w:rsidR="003D3114">
          <w:t>will be</w:t>
        </w:r>
      </w:ins>
      <w:ins w:id="151" w:author="Justin Siegel" w:date="2015-07-23T21:59:00Z">
        <w:r w:rsidR="00922CB6">
          <w:t xml:space="preserve"> </w:t>
        </w:r>
      </w:ins>
      <w:ins w:id="152" w:author="Justin Siegel" w:date="2015-07-23T22:12:00Z">
        <w:r w:rsidR="003D3114">
          <w:t>necessary</w:t>
        </w:r>
      </w:ins>
      <w:ins w:id="153" w:author="Justin Siegel" w:date="2015-07-23T21:59:00Z">
        <w:r w:rsidR="00922CB6">
          <w:t xml:space="preserve"> </w:t>
        </w:r>
      </w:ins>
      <w:del w:id="154" w:author="Justin Siegel" w:date="2015-07-23T22:00:00Z">
        <w:r w:rsidR="00ED003A" w:rsidDel="00922CB6">
          <w:delText xml:space="preserve">This is likely because there are no reported datasets of kinetically characterized enzyme mutants that encompass a wide dynamic range of activity and contain enough independent data points </w:delText>
        </w:r>
      </w:del>
      <w:r w:rsidR="00ED003A">
        <w:t>to enable</w:t>
      </w:r>
      <w:ins w:id="155" w:author="Justin Siegel" w:date="2015-07-23T22:13:00Z">
        <w:r w:rsidR="003D3114">
          <w:t xml:space="preserve"> accurate</w:t>
        </w:r>
      </w:ins>
      <w:r w:rsidR="00ED003A">
        <w:t xml:space="preserve"> training and cross-validation of algorithms.</w:t>
      </w:r>
      <w:ins w:id="156" w:author="Justin Siegel" w:date="2015-07-23T21:45:00Z">
        <w:r w:rsidR="004A39CD">
          <w:t xml:space="preserve"> </w:t>
        </w:r>
      </w:ins>
    </w:p>
    <w:p w14:paraId="35D850C1" w14:textId="18E05A3E" w:rsidR="00DF34E5" w:rsidRDefault="00C52DCD" w:rsidP="002C6DC0">
      <w:pPr>
        <w:spacing w:line="480" w:lineRule="auto"/>
        <w:rPr>
          <w:ins w:id="157" w:author="Alex" w:date="2015-07-24T18:51:00Z"/>
        </w:rPr>
        <w:pPrChange w:id="158" w:author="Alex" w:date="2015-07-24T19:38:00Z">
          <w:pPr>
            <w:spacing w:line="480" w:lineRule="auto"/>
          </w:pPr>
        </w:pPrChange>
      </w:pPr>
      <w:r>
        <w:tab/>
      </w:r>
      <w:r w:rsidR="00DF34E5">
        <w:t>Here, we take the first key step towards developing a data set of enzyme mutants with measured effects on kinetic constants (</w:t>
      </w:r>
      <w:r w:rsidR="00DF34E5" w:rsidRPr="00C52DCD">
        <w:rPr>
          <w:i/>
        </w:rPr>
        <w:t>i.e.</w:t>
      </w:r>
      <w:r w:rsidR="00DF34E5">
        <w:t xml:space="preserve"> </w:t>
      </w:r>
      <w:proofErr w:type="spellStart"/>
      <w:r w:rsidR="004F15C1" w:rsidRPr="00AE71AE">
        <w:rPr>
          <w:i/>
        </w:rPr>
        <w:t>k</w:t>
      </w:r>
      <w:r w:rsidR="004F15C1" w:rsidRPr="00AE71AE">
        <w:rPr>
          <w:vertAlign w:val="subscript"/>
        </w:rPr>
        <w:t>cat</w:t>
      </w:r>
      <w:proofErr w:type="spellEnd"/>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w:t>
      </w:r>
      <w:r w:rsidR="00DF34E5">
        <w:lastRenderedPageBreak/>
        <w:t>1 glycoside hydrolases 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ins w:id="159" w:author="Alex" w:date="2015-07-24T19:23:00Z">
        <w:r w:rsidR="0041704D">
          <w:t xml:space="preserve"> </w:t>
        </w:r>
      </w:ins>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ins w:id="160" w:author="Alex" w:date="2015-07-24T19:23:00Z">
        <w:r w:rsidR="0041704D">
          <w:t xml:space="preserve"> </w:t>
        </w:r>
      </w:ins>
      <w:r w:rsidR="00DE3799">
        <w:fldChar w:fldCharType="begin"/>
      </w:r>
      <w:r w:rsidR="0041704D">
        <w:instrText xml:space="preserve"> ADDIN EN.CITE &lt;EndNote&gt;&lt;Cite&gt;&lt;Author&gt;Isorna&lt;/Author&gt;&lt;Year&gt;2007&lt;/Year&gt;&lt;RecNum&gt;11&lt;/RecNum&gt;&lt;DisplayText&gt;(15)&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w:instrText>
      </w:r>
      <w:r w:rsidR="0041704D">
        <w:rPr>
          <w:rFonts w:hint="eastAsia"/>
        </w:rPr>
        <w:instrText xml:space="preserve">hor&gt;Sanz-Aparicio, Julia&lt;/author&gt;&lt;/authors&gt;&lt;/contributors&gt;&lt;titles&gt;&lt;title&gt;Crystal Structures of Paenibacillus polymyxa </w:instrText>
      </w:r>
      <w:r w:rsidR="0041704D">
        <w:rPr>
          <w:rFonts w:hint="eastAsia"/>
        </w:rPr>
        <w:instrText>β</w:instrText>
      </w:r>
      <w:r w:rsidR="0041704D">
        <w:rPr>
          <w:rFonts w:hint="eastAsia"/>
        </w:rPr>
        <w:instrText>-Glucosidase B Complexes Reveal the Molecular Basis of Substrate Specificity and Give New Insights into the Catalytic Machinery of Famil</w:instrText>
      </w:r>
      <w:r w:rsidR="0041704D">
        <w:instrText>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41704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2C6DC0">
      <w:pPr>
        <w:spacing w:line="480" w:lineRule="auto"/>
        <w:rPr>
          <w:ins w:id="161" w:author="Alex" w:date="2015-07-24T18:51:00Z"/>
        </w:rPr>
        <w:pPrChange w:id="162" w:author="Alex" w:date="2015-07-24T19:38:00Z">
          <w:pPr>
            <w:spacing w:line="480" w:lineRule="auto"/>
          </w:pPr>
        </w:pPrChange>
      </w:pPr>
    </w:p>
    <w:p w14:paraId="12EF22D8" w14:textId="77777777" w:rsidR="00661954" w:rsidRPr="00794F66" w:rsidRDefault="00661954" w:rsidP="002C6DC0">
      <w:pPr>
        <w:spacing w:line="480" w:lineRule="auto"/>
        <w:rPr>
          <w:b/>
        </w:rPr>
        <w:pPrChange w:id="163" w:author="Alex" w:date="2015-07-24T19:38:00Z">
          <w:pPr>
            <w:spacing w:line="480" w:lineRule="auto"/>
          </w:pPr>
        </w:pPrChange>
      </w:pPr>
      <w:moveToRangeStart w:id="164" w:author="Alex" w:date="2015-07-24T18:51:00Z" w:name="move299383237"/>
      <w:moveTo w:id="165" w:author="Alex" w:date="2015-07-24T18:51:00Z">
        <w:r w:rsidRPr="00794F66">
          <w:rPr>
            <w:b/>
          </w:rPr>
          <w:t xml:space="preserve">Figure 1. Structure and catalyzed reaction of BglB </w:t>
        </w:r>
      </w:moveTo>
    </w:p>
    <w:p w14:paraId="0B2C53AB" w14:textId="5EE130E9" w:rsidR="00661954" w:rsidRDefault="00661954" w:rsidP="002C6DC0">
      <w:pPr>
        <w:spacing w:line="480" w:lineRule="auto"/>
        <w:rPr>
          <w:ins w:id="166" w:author="Alex" w:date="2015-07-24T18:51:00Z"/>
        </w:rPr>
        <w:pPrChange w:id="167" w:author="Alex" w:date="2015-07-24T19:38:00Z">
          <w:pPr>
            <w:spacing w:line="480" w:lineRule="auto"/>
          </w:pPr>
        </w:pPrChange>
      </w:pPr>
      <w:moveTo w:id="168" w:author="Alex" w:date="2015-07-24T18:51:00Z">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moveTo>
      <w:ins w:id="169" w:author="Alex" w:date="2015-07-24T18:59:00Z">
        <w:r w:rsidR="000650B5">
          <w:t xml:space="preserve">(pNPG) </w:t>
        </w:r>
      </w:ins>
      <w:moveTo w:id="170" w:author="Alex" w:date="2015-07-24T18:51:00Z">
        <w:r>
          <w:t xml:space="preserve">used for design. Alpha carbons of residues mutated shown as blue spheres. The image was generated with </w:t>
        </w:r>
        <w:proofErr w:type="spellStart"/>
        <w:r>
          <w:t>PyMOL</w:t>
        </w:r>
        <w:proofErr w:type="spellEnd"/>
        <w:r>
          <w:t>.</w:t>
        </w:r>
      </w:moveTo>
      <w:ins w:id="171" w:author="Alex" w:date="2015-07-24T19:23:00Z">
        <w:r w:rsidR="0041704D">
          <w:t xml:space="preserve"> </w:t>
        </w:r>
      </w:ins>
      <w:moveTo w:id="172" w:author="Alex" w:date="2015-07-24T18:51:00Z">
        <w:r>
          <w:fldChar w:fldCharType="begin"/>
        </w:r>
      </w:moveTo>
      <w:r w:rsidR="0041704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moveTo w:id="173" w:author="Alex" w:date="2015-07-24T18:51:00Z">
        <w:r>
          <w:fldChar w:fldCharType="separate"/>
        </w:r>
      </w:moveTo>
      <w:r w:rsidR="0041704D">
        <w:rPr>
          <w:noProof/>
        </w:rPr>
        <w:t>(16)</w:t>
      </w:r>
      <w:moveTo w:id="174" w:author="Alex" w:date="2015-07-24T18:51:00Z">
        <w:r>
          <w:fldChar w:fldCharType="end"/>
        </w:r>
        <w:r>
          <w:t xml:space="preserve"> (B) The BglB–catalyzed reaction on </w:t>
        </w:r>
        <w:del w:id="175" w:author="Alex" w:date="2015-07-24T19:12:00Z">
          <w:r w:rsidDel="00977C49">
            <w:delText>p-nitrophenyl-ß-D-glucoside</w:delText>
          </w:r>
        </w:del>
      </w:moveTo>
      <w:ins w:id="176" w:author="Alex" w:date="2015-07-24T19:12:00Z">
        <w:r w:rsidR="00977C49">
          <w:t>pNPG</w:t>
        </w:r>
      </w:ins>
      <w:moveTo w:id="177" w:author="Alex" w:date="2015-07-24T18:51:00Z">
        <w:r>
          <w:t xml:space="preserve"> used to evaluate kinetic constants of designed mutants</w:t>
        </w:r>
      </w:moveTo>
      <w:moveToRangeEnd w:id="164"/>
    </w:p>
    <w:p w14:paraId="3E927068" w14:textId="77777777" w:rsidR="00661954" w:rsidRDefault="00661954" w:rsidP="002C6DC0">
      <w:pPr>
        <w:spacing w:line="480" w:lineRule="auto"/>
        <w:pPrChange w:id="178" w:author="Alex" w:date="2015-07-24T19:38:00Z">
          <w:pPr>
            <w:spacing w:line="480" w:lineRule="auto"/>
          </w:pPr>
        </w:pPrChange>
      </w:pPr>
    </w:p>
    <w:p w14:paraId="469EC551" w14:textId="724D0A6F" w:rsidR="00DF34E5" w:rsidRDefault="00DE3799" w:rsidP="002C6DC0">
      <w:pPr>
        <w:spacing w:line="480" w:lineRule="auto"/>
        <w:pPrChange w:id="179" w:author="Alex" w:date="2015-07-24T19:38:00Z">
          <w:pPr>
            <w:spacing w:line="480" w:lineRule="auto"/>
          </w:pPr>
        </w:pPrChange>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w:t>
      </w:r>
      <w:r w:rsidR="00DF34E5">
        <w:lastRenderedPageBreak/>
        <w:t>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2C6DC0">
      <w:pPr>
        <w:spacing w:line="480" w:lineRule="auto"/>
        <w:pPrChange w:id="180" w:author="Alex" w:date="2015-07-24T19:38:00Z">
          <w:pPr>
            <w:spacing w:line="480" w:lineRule="auto"/>
          </w:pPr>
        </w:pPrChange>
      </w:pPr>
      <w:r>
        <w:t xml:space="preserve"> </w:t>
      </w:r>
    </w:p>
    <w:p w14:paraId="507BD9B9" w14:textId="77777777" w:rsidR="00DF34E5" w:rsidRPr="005815CD" w:rsidRDefault="00DF34E5" w:rsidP="002C6DC0">
      <w:pPr>
        <w:spacing w:line="480" w:lineRule="auto"/>
        <w:rPr>
          <w:b/>
        </w:rPr>
        <w:pPrChange w:id="181" w:author="Alex" w:date="2015-07-24T19:38:00Z">
          <w:pPr>
            <w:spacing w:line="480" w:lineRule="auto"/>
          </w:pPr>
        </w:pPrChange>
      </w:pPr>
      <w:r w:rsidRPr="005815CD">
        <w:rPr>
          <w:b/>
        </w:rPr>
        <w:t xml:space="preserve">RESULTS </w:t>
      </w:r>
    </w:p>
    <w:p w14:paraId="3A5C7C5A" w14:textId="77777777" w:rsidR="00DF34E5" w:rsidRPr="005815CD" w:rsidRDefault="00DF34E5" w:rsidP="002C6DC0">
      <w:pPr>
        <w:spacing w:line="480" w:lineRule="auto"/>
        <w:rPr>
          <w:b/>
        </w:rPr>
        <w:pPrChange w:id="182" w:author="Alex" w:date="2015-07-24T19:38:00Z">
          <w:pPr>
            <w:spacing w:line="480" w:lineRule="auto"/>
          </w:pPr>
        </w:pPrChange>
      </w:pPr>
      <w:r w:rsidRPr="005815CD">
        <w:rPr>
          <w:b/>
        </w:rPr>
        <w:t>Computationally-directed engineering of BglB</w:t>
      </w:r>
    </w:p>
    <w:p w14:paraId="091B62FD" w14:textId="71F2ABBA" w:rsidR="00DF34E5" w:rsidRDefault="00DF34E5" w:rsidP="002C6DC0">
      <w:pPr>
        <w:spacing w:line="480" w:lineRule="auto"/>
        <w:pPrChange w:id="183" w:author="Alex" w:date="2015-07-24T19:38:00Z">
          <w:pPr>
            <w:spacing w:line="480" w:lineRule="auto"/>
          </w:pPr>
        </w:pPrChange>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alpha-D-</w:t>
      </w:r>
      <w:proofErr w:type="spellStart"/>
      <w:r>
        <w:t>glucopyranose</w:t>
      </w:r>
      <w:proofErr w:type="spellEnd"/>
      <w:r>
        <w:t xml:space="preserve"> was used to identify the substrate binding pocket and the catalytic residues. To generate a molecular model approximating the first proposed transition state for the hydrolysis of pNPG, an </w:t>
      </w:r>
      <w:proofErr w:type="spellStart"/>
      <w:r>
        <w:t>S</w:t>
      </w:r>
      <w:r w:rsidRPr="009C31AA">
        <w:rPr>
          <w:vertAlign w:val="subscript"/>
        </w:rPr>
        <w:t>N</w:t>
      </w:r>
      <w:r>
        <w:t>2</w:t>
      </w:r>
      <w:proofErr w:type="spellEnd"/>
      <w:r>
        <w:t xml:space="preserve">-like transition state 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stabilize 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ins w:id="184" w:author="Alex" w:date="2015-07-24T19:24:00Z">
        <w:r w:rsidR="0041704D">
          <w:t xml:space="preserve"> </w:t>
        </w:r>
      </w:ins>
      <w:r w:rsidR="005352D3">
        <w:fldChar w:fldCharType="begin"/>
      </w:r>
      <w:r w:rsidR="0041704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41704D">
        <w:rPr>
          <w:noProof/>
        </w:rPr>
        <w:t>(17)</w:t>
      </w:r>
      <w:r w:rsidR="005352D3">
        <w:fldChar w:fldCharType="end"/>
      </w:r>
      <w:r>
        <w:t xml:space="preserve"> </w:t>
      </w:r>
    </w:p>
    <w:p w14:paraId="7AB132AA" w14:textId="22B080A2" w:rsidR="00DF34E5" w:rsidRDefault="00DF34E5" w:rsidP="002C6DC0">
      <w:pPr>
        <w:spacing w:line="480" w:lineRule="auto"/>
        <w:pPrChange w:id="185" w:author="Alex" w:date="2015-07-24T19:38:00Z">
          <w:pPr>
            <w:spacing w:line="480" w:lineRule="auto"/>
          </w:pPr>
        </w:pPrChange>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w:t>
      </w:r>
      <w:r>
        <w:lastRenderedPageBreak/>
        <w:t xml:space="preserve">compatible with the modeled pNPG transition state in BglB structure were selected through the program </w:t>
      </w:r>
      <w:proofErr w:type="spellStart"/>
      <w:r>
        <w:t>Foldit</w:t>
      </w:r>
      <w:proofErr w:type="spellEnd"/>
      <w:r>
        <w:t xml:space="preserve">, a graphical user interface to the Rosetta Molecular </w:t>
      </w:r>
      <w:r w:rsidRPr="0028627B">
        <w:t>Modeling Suite</w:t>
      </w:r>
      <w:r w:rsidR="002A23EA" w:rsidRPr="0028627B">
        <w:t>.</w:t>
      </w:r>
      <w:ins w:id="186" w:author="Alex" w:date="2015-07-24T19:23:00Z">
        <w:r w:rsidR="0041704D">
          <w:t xml:space="preserve"> </w:t>
        </w:r>
      </w:ins>
      <w:r w:rsidR="002A23EA" w:rsidRPr="00B46382">
        <w:rPr>
          <w:rPrChange w:id="187" w:author="Alex" w:date="2015-07-24T19:17:00Z">
            <w:rPr>
              <w:vertAlign w:val="superscript"/>
            </w:rPr>
          </w:rPrChange>
        </w:rPr>
        <w:fldChar w:fldCharType="begin"/>
      </w:r>
      <w:r w:rsidR="002E280D" w:rsidRPr="00B46382">
        <w:rPr>
          <w:rPrChange w:id="188" w:author="Alex" w:date="2015-07-24T19:17:00Z">
            <w:rPr>
              <w:vertAlign w:val="superscript"/>
            </w:rPr>
          </w:rPrChange>
        </w:rPr>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B46382">
        <w:rPr>
          <w:rFonts w:hint="eastAsia"/>
          <w:rPrChange w:id="189" w:author="Alex" w:date="2015-07-24T19:17:00Z">
            <w:rPr>
              <w:rFonts w:hint="eastAsia"/>
              <w:vertAlign w:val="superscript"/>
            </w:rPr>
          </w:rPrChange>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B46382">
        <w:rPr>
          <w:rFonts w:hint="eastAsia"/>
          <w:rPrChange w:id="190" w:author="Alex" w:date="2015-07-24T19:17:00Z">
            <w:rPr>
              <w:rFonts w:hint="eastAsia"/>
              <w:vertAlign w:val="superscript"/>
            </w:rPr>
          </w:rPrChange>
        </w:rPr>
        <w:instrText>α</w:instrText>
      </w:r>
      <w:r w:rsidR="002E280D" w:rsidRPr="00B46382">
        <w:rPr>
          <w:rFonts w:hint="eastAsia"/>
          <w:rPrChange w:id="191" w:author="Alex" w:date="2015-07-24T19:17:00Z">
            <w:rPr>
              <w:rFonts w:hint="eastAsia"/>
              <w:vertAlign w:val="superscript"/>
            </w:rPr>
          </w:rPrChange>
        </w:rPr>
        <w:instrText>-Gliadin Peptidase&lt;/title&gt;&lt;secondary-title&gt;J. Am. Ch</w:instrText>
      </w:r>
      <w:r w:rsidR="002E280D" w:rsidRPr="00B46382">
        <w:rPr>
          <w:rPrChange w:id="192" w:author="Alex" w:date="2015-07-24T19:17:00Z">
            <w:rPr>
              <w:vertAlign w:val="superscript"/>
            </w:rPr>
          </w:rPrChange>
        </w:rPr>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B46382">
        <w:rPr>
          <w:rPrChange w:id="193" w:author="Alex" w:date="2015-07-24T19:17:00Z">
            <w:rPr>
              <w:vertAlign w:val="superscript"/>
            </w:rPr>
          </w:rPrChange>
        </w:rPr>
        <w:fldChar w:fldCharType="separate"/>
      </w:r>
      <w:r w:rsidR="002E280D" w:rsidRPr="00B46382">
        <w:rPr>
          <w:noProof/>
          <w:rPrChange w:id="194" w:author="Alex" w:date="2015-07-24T19:17:00Z">
            <w:rPr>
              <w:noProof/>
              <w:vertAlign w:val="superscript"/>
            </w:rPr>
          </w:rPrChange>
        </w:rPr>
        <w:t>(4)</w:t>
      </w:r>
      <w:r w:rsidR="002A23EA" w:rsidRPr="00B46382">
        <w:rPr>
          <w:rPrChange w:id="195" w:author="Alex" w:date="2015-07-24T19:17:00Z">
            <w:rPr>
              <w:vertAlign w:val="superscript"/>
            </w:rPr>
          </w:rPrChange>
        </w:rPr>
        <w:fldChar w:fldCharType="end"/>
      </w:r>
      <w:r w:rsidR="002A23EA" w:rsidRPr="00B46382">
        <w:rPr>
          <w:rPrChange w:id="196" w:author="Alex" w:date="2015-07-24T19:17:00Z">
            <w:rPr>
              <w:vertAlign w:val="superscript"/>
            </w:rPr>
          </w:rPrChange>
        </w:rPr>
        <w:t>,</w:t>
      </w:r>
      <w:ins w:id="197" w:author="Alex" w:date="2015-07-24T19:23:00Z">
        <w:r w:rsidR="0041704D">
          <w:t xml:space="preserve"> </w:t>
        </w:r>
      </w:ins>
      <w:r w:rsidR="002A23EA" w:rsidRPr="00B46382">
        <w:rPr>
          <w:rPrChange w:id="198" w:author="Alex" w:date="2015-07-24T19:17:00Z">
            <w:rPr>
              <w:vertAlign w:val="superscript"/>
            </w:rPr>
          </w:rPrChange>
        </w:rPr>
        <w:fldChar w:fldCharType="begin"/>
      </w:r>
      <w:r w:rsidR="0041704D">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B46382">
        <w:rPr>
          <w:rPrChange w:id="199" w:author="Alex" w:date="2015-07-24T19:17:00Z">
            <w:rPr>
              <w:vertAlign w:val="superscript"/>
            </w:rPr>
          </w:rPrChange>
        </w:rPr>
        <w:fldChar w:fldCharType="separate"/>
      </w:r>
      <w:r w:rsidR="0041704D">
        <w:rPr>
          <w:noProof/>
        </w:rPr>
        <w:t>(18)</w:t>
      </w:r>
      <w:r w:rsidR="002A23EA" w:rsidRPr="00B46382">
        <w:rPr>
          <w:rPrChange w:id="200" w:author="Alex" w:date="2015-07-24T19:17:00Z">
            <w:rPr>
              <w:vertAlign w:val="superscript"/>
            </w:rPr>
          </w:rPrChange>
        </w:rPr>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2C6DC0">
      <w:pPr>
        <w:spacing w:line="480" w:lineRule="auto"/>
        <w:pPrChange w:id="201" w:author="Alex" w:date="2015-07-24T19:38:00Z">
          <w:pPr>
            <w:spacing w:line="480" w:lineRule="auto"/>
          </w:pPr>
        </w:pPrChange>
      </w:pPr>
    </w:p>
    <w:p w14:paraId="1F661192" w14:textId="77777777" w:rsidR="00DF34E5" w:rsidRPr="009F55F8" w:rsidRDefault="00DF34E5" w:rsidP="002C6DC0">
      <w:pPr>
        <w:spacing w:line="480" w:lineRule="auto"/>
        <w:rPr>
          <w:b/>
        </w:rPr>
        <w:pPrChange w:id="202" w:author="Alex" w:date="2015-07-24T19:38:00Z">
          <w:pPr>
            <w:spacing w:line="480" w:lineRule="auto"/>
          </w:pPr>
        </w:pPrChange>
      </w:pPr>
      <w:r w:rsidRPr="009F55F8">
        <w:rPr>
          <w:b/>
        </w:rPr>
        <w:t>Protein production and purification</w:t>
      </w:r>
    </w:p>
    <w:p w14:paraId="29BCCBB5" w14:textId="2338F8E9" w:rsidR="00DF34E5" w:rsidRDefault="00DF34E5" w:rsidP="002C6DC0">
      <w:pPr>
        <w:spacing w:line="480" w:lineRule="auto"/>
        <w:pPrChange w:id="203" w:author="Alex" w:date="2015-07-24T19:38:00Z">
          <w:pPr>
            <w:spacing w:line="480" w:lineRule="auto"/>
          </w:pPr>
        </w:pPrChange>
      </w:pPr>
      <w:r>
        <w:t>Each of the 104 mutants was made via Kunkel mutagenesis</w:t>
      </w:r>
      <w:r w:rsidR="009F55F8">
        <w:fldChar w:fldCharType="begin"/>
      </w:r>
      <w:r w:rsidR="0041704D">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41704D">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2C6DC0">
      <w:pPr>
        <w:spacing w:line="480" w:lineRule="auto"/>
        <w:rPr>
          <w:ins w:id="204" w:author="Alex" w:date="2015-07-24T18:54:00Z"/>
        </w:rPr>
        <w:pPrChange w:id="205" w:author="Alex" w:date="2015-07-24T19:38:00Z">
          <w:pPr>
            <w:spacing w:line="480" w:lineRule="auto"/>
          </w:pPr>
        </w:pPrChange>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4 mutants synthesized, 90 express and </w:t>
      </w:r>
      <w:r>
        <w:lastRenderedPageBreak/>
        <w:t xml:space="preserve">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2C6DC0">
      <w:pPr>
        <w:spacing w:line="480" w:lineRule="auto"/>
        <w:pPrChange w:id="206" w:author="Alex" w:date="2015-07-24T19:38:00Z">
          <w:pPr>
            <w:spacing w:line="480" w:lineRule="auto"/>
          </w:pPr>
        </w:pPrChange>
      </w:pPr>
      <w:moveToRangeStart w:id="207" w:author="Alex" w:date="2015-07-24T18:54:00Z" w:name="move299383284"/>
    </w:p>
    <w:p w14:paraId="75BAB0B1" w14:textId="77777777" w:rsidR="00661954" w:rsidRPr="00794F66" w:rsidRDefault="00661954" w:rsidP="002C6DC0">
      <w:pPr>
        <w:spacing w:line="480" w:lineRule="auto"/>
        <w:rPr>
          <w:b/>
        </w:rPr>
        <w:pPrChange w:id="208" w:author="Alex" w:date="2015-07-24T19:38:00Z">
          <w:pPr>
            <w:spacing w:line="480" w:lineRule="auto"/>
          </w:pPr>
        </w:pPrChange>
      </w:pPr>
      <w:moveTo w:id="209" w:author="Alex" w:date="2015-07-24T18:54:00Z">
        <w:r w:rsidRPr="00794F66">
          <w:rPr>
            <w:b/>
          </w:rPr>
          <w:t>Figure 2. Log scale relative kinetic constants of 104 BglB mutants</w:t>
        </w:r>
      </w:moveTo>
    </w:p>
    <w:p w14:paraId="161971C9" w14:textId="77777777" w:rsidR="00661954" w:rsidDel="002C6DC0" w:rsidRDefault="00661954" w:rsidP="002C6DC0">
      <w:pPr>
        <w:spacing w:line="480" w:lineRule="auto"/>
        <w:rPr>
          <w:del w:id="210" w:author="Alex" w:date="2015-07-24T19:39:00Z"/>
        </w:rPr>
        <w:pPrChange w:id="211" w:author="Alex" w:date="2015-07-24T19:38:00Z">
          <w:pPr>
            <w:spacing w:line="480" w:lineRule="auto"/>
          </w:pPr>
        </w:pPrChange>
      </w:pPr>
      <w:moveTo w:id="212" w:author="Alex" w:date="2015-07-24T18:54:00Z">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and 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 the Supplemental Materials.</w:t>
        </w:r>
      </w:moveTo>
    </w:p>
    <w:moveToRangeEnd w:id="207"/>
    <w:p w14:paraId="61E75CBF" w14:textId="2F4B7415" w:rsidR="00661954" w:rsidRDefault="00661954" w:rsidP="002C6DC0">
      <w:pPr>
        <w:spacing w:line="480" w:lineRule="auto"/>
        <w:pPrChange w:id="213" w:author="Alex" w:date="2015-07-24T19:38:00Z">
          <w:pPr>
            <w:spacing w:line="480" w:lineRule="auto"/>
          </w:pPr>
        </w:pPrChange>
      </w:pPr>
    </w:p>
    <w:p w14:paraId="00CB32A6" w14:textId="77777777" w:rsidR="00DF34E5" w:rsidRDefault="00DF34E5" w:rsidP="002C6DC0">
      <w:pPr>
        <w:spacing w:line="480" w:lineRule="auto"/>
        <w:pPrChange w:id="214" w:author="Alex" w:date="2015-07-24T19:38:00Z">
          <w:pPr>
            <w:spacing w:line="480" w:lineRule="auto"/>
          </w:pPr>
        </w:pPrChange>
      </w:pPr>
    </w:p>
    <w:p w14:paraId="0E62BEC2" w14:textId="77777777" w:rsidR="00DF34E5" w:rsidRPr="006314A2" w:rsidRDefault="00DF34E5" w:rsidP="002C6DC0">
      <w:pPr>
        <w:spacing w:line="480" w:lineRule="auto"/>
        <w:rPr>
          <w:b/>
        </w:rPr>
        <w:pPrChange w:id="215" w:author="Alex" w:date="2015-07-24T19:38:00Z">
          <w:pPr>
            <w:spacing w:line="480" w:lineRule="auto"/>
          </w:pPr>
        </w:pPrChange>
      </w:pPr>
      <w:r w:rsidRPr="006314A2">
        <w:rPr>
          <w:b/>
        </w:rPr>
        <w:t>Kinetic characterization of mutants</w:t>
      </w:r>
    </w:p>
    <w:p w14:paraId="7D3CD1A5" w14:textId="75DAB779" w:rsidR="00DF34E5" w:rsidRDefault="00DF34E5" w:rsidP="002C6DC0">
      <w:pPr>
        <w:spacing w:line="480" w:lineRule="auto"/>
        <w:pPrChange w:id="216" w:author="Alex" w:date="2015-07-24T19:38:00Z">
          <w:pPr>
            <w:spacing w:line="480" w:lineRule="auto"/>
          </w:pPr>
        </w:pPrChange>
      </w:pPr>
      <w:proofErr w:type="spellStart"/>
      <w:r>
        <w:lastRenderedPageBreak/>
        <w:t>Michaelis-Menten</w:t>
      </w:r>
      <w:proofErr w:type="spellEnd"/>
      <w:r>
        <w:t xml:space="preserve"> kinetic constants for each of the 104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5F641A08" w:rsidR="00DF34E5" w:rsidRDefault="00DF34E5" w:rsidP="002C6DC0">
      <w:pPr>
        <w:spacing w:line="480" w:lineRule="auto"/>
        <w:pPrChange w:id="217" w:author="Alex" w:date="2015-07-24T19:38:00Z">
          <w:pPr>
            <w:spacing w:line="480" w:lineRule="auto"/>
          </w:pPr>
        </w:pPrChange>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90 </w:t>
      </w:r>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ins w:id="218" w:author="Ryan" w:date="2015-07-16T20:23:00Z">
        <w:r w:rsidR="00570E75">
          <w:t xml:space="preserve">only </w:t>
        </w:r>
      </w:ins>
      <w:r>
        <w:t xml:space="preserve">these mutants is </w:t>
      </w:r>
      <w:r w:rsidR="001F1063">
        <w:t>reported in Supplemental Table 1</w:t>
      </w:r>
      <w:ins w:id="219" w:author="Ryan" w:date="2015-07-16T20:23:00Z">
        <w:r w:rsidR="00570E75">
          <w:t xml:space="preserve"> as it was not measurable for</w:t>
        </w:r>
      </w:ins>
      <w:ins w:id="220" w:author="Ryan" w:date="2015-07-16T20:24:00Z">
        <w:r w:rsidR="00570E75">
          <w:t xml:space="preserve"> most mutants</w:t>
        </w:r>
      </w:ins>
      <w:r>
        <w:t xml:space="preserve">). </w:t>
      </w:r>
    </w:p>
    <w:p w14:paraId="3AD07F54" w14:textId="77777777" w:rsidR="00DF34E5" w:rsidRDefault="00DF34E5" w:rsidP="002C6DC0">
      <w:pPr>
        <w:spacing w:line="480" w:lineRule="auto"/>
        <w:pPrChange w:id="221" w:author="Alex" w:date="2015-07-24T19:38:00Z">
          <w:pPr>
            <w:spacing w:line="480" w:lineRule="auto"/>
          </w:pPr>
        </w:pPrChange>
      </w:pPr>
    </w:p>
    <w:p w14:paraId="6BB194ED" w14:textId="77777777" w:rsidR="00DF34E5" w:rsidRPr="00957C69" w:rsidRDefault="00DF34E5" w:rsidP="002C6DC0">
      <w:pPr>
        <w:spacing w:line="480" w:lineRule="auto"/>
        <w:rPr>
          <w:b/>
        </w:rPr>
        <w:pPrChange w:id="222" w:author="Alex" w:date="2015-07-24T19:38:00Z">
          <w:pPr>
            <w:spacing w:line="480" w:lineRule="auto"/>
          </w:pPr>
        </w:pPrChange>
      </w:pPr>
      <w:r w:rsidRPr="00957C69">
        <w:rPr>
          <w:b/>
        </w:rPr>
        <w:t>Observed sequence–structure–function relationships in BglB</w:t>
      </w:r>
    </w:p>
    <w:p w14:paraId="16AB3904" w14:textId="0237C9B7" w:rsidR="00DF34E5" w:rsidRDefault="00DF34E5" w:rsidP="002C6DC0">
      <w:pPr>
        <w:spacing w:line="480" w:lineRule="auto"/>
        <w:pPrChange w:id="223" w:author="Alex" w:date="2015-07-24T19:38:00Z">
          <w:pPr>
            <w:spacing w:line="480" w:lineRule="auto"/>
          </w:pPr>
        </w:pPrChange>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w:t>
      </w:r>
      <w:r>
        <w:lastRenderedPageBreak/>
        <w:t xml:space="preserve">ligand revealed mutations which have an equivalent functional effect to mutating the established catalytic residues to alanine. </w:t>
      </w:r>
    </w:p>
    <w:p w14:paraId="41B71E1A" w14:textId="74BAD062" w:rsidR="00DF34E5" w:rsidRDefault="00DF34E5" w:rsidP="002C6DC0">
      <w:pPr>
        <w:spacing w:line="480" w:lineRule="auto"/>
        <w:rPr>
          <w:ins w:id="224" w:author="Alex" w:date="2015-07-24T18:54:00Z"/>
        </w:rPr>
        <w:pPrChange w:id="225" w:author="Alex" w:date="2015-07-24T19:38:00Z">
          <w:pPr>
            <w:spacing w:line="480" w:lineRule="auto"/>
          </w:pPr>
        </w:pPrChange>
      </w:pPr>
      <w:r>
        <w:tab/>
      </w:r>
      <w:r w:rsidR="002C6335">
        <w:t xml:space="preserve">Notably,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 xml:space="preserve">to removing the established catalytic residue </w:t>
      </w:r>
      <w:proofErr w:type="spellStart"/>
      <w:r>
        <w:t>E353</w:t>
      </w:r>
      <w:proofErr w:type="spellEnd"/>
      <w:r>
        <w:t xml:space="preserve">. 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ins w:id="226" w:author="Ryan" w:date="2015-07-16T20:14:00Z">
        <w:r w:rsidR="00570E75">
          <w:t xml:space="preserve"> </w:t>
        </w:r>
        <w:del w:id="227" w:author="Justin Siegel" w:date="2015-07-23T22:16:00Z">
          <w:r w:rsidR="00570E75" w:rsidDel="003D3114">
            <w:delText xml:space="preserve">This result is not unheard of, as removing </w:delText>
          </w:r>
        </w:del>
      </w:ins>
      <w:ins w:id="228" w:author="Ryan" w:date="2015-07-16T20:15:00Z">
        <w:del w:id="229" w:author="Justin Siegel" w:date="2015-07-23T22:16:00Z">
          <w:r w:rsidR="00570E75" w:rsidDel="003D3114">
            <w:delText>direct hydrogen bonding to the substrate</w:delText>
          </w:r>
        </w:del>
      </w:ins>
      <w:ins w:id="230" w:author="Ryan" w:date="2015-07-16T20:16:00Z">
        <w:del w:id="231" w:author="Justin Siegel" w:date="2015-07-23T22:16:00Z">
          <w:r w:rsidR="00570E75" w:rsidDel="003D3114">
            <w:delText>, although not directly involved in catalysis,</w:delText>
          </w:r>
        </w:del>
      </w:ins>
      <w:ins w:id="232" w:author="Ryan" w:date="2015-07-16T20:15:00Z">
        <w:del w:id="233" w:author="Justin Siegel" w:date="2015-07-23T22:16:00Z">
          <w:r w:rsidR="00570E75" w:rsidDel="003D3114">
            <w:delText xml:space="preserve"> may </w:delText>
          </w:r>
        </w:del>
      </w:ins>
      <w:ins w:id="234" w:author="Ryan" w:date="2015-07-16T20:16:00Z">
        <w:del w:id="235" w:author="Justin Siegel" w:date="2015-07-23T22:16:00Z">
          <w:r w:rsidR="00570E75" w:rsidDel="003D3114">
            <w:delText>decrease binding efficiency.</w:delText>
          </w:r>
        </w:del>
      </w:ins>
      <w:ins w:id="236" w:author="Ryan" w:date="2015-07-16T20:17:00Z">
        <w:del w:id="237" w:author="Justin Siegel" w:date="2015-07-23T22:16:00Z">
          <w:r w:rsidR="00570E75" w:rsidDel="003D3114">
            <w:delText xml:space="preserve"> This data may not break convention; however, it does served to bolster our</w:delText>
          </w:r>
        </w:del>
      </w:ins>
      <w:ins w:id="238" w:author="Ryan" w:date="2015-07-16T20:18:00Z">
        <w:del w:id="239" w:author="Justin Siegel" w:date="2015-07-23T22:16:00Z">
          <w:r w:rsidR="00570E75" w:rsidDel="003D3114">
            <w:delText xml:space="preserve"> data set and knowledge</w:delText>
          </w:r>
        </w:del>
      </w:ins>
      <w:ins w:id="240" w:author="Ryan" w:date="2015-07-16T20:20:00Z">
        <w:del w:id="241" w:author="Justin Siegel" w:date="2015-07-23T22:16:00Z">
          <w:r w:rsidR="00570E75" w:rsidDel="003D3114">
            <w:delText xml:space="preserve"> about protein-substrate interactions</w:delText>
          </w:r>
        </w:del>
      </w:ins>
      <w:ins w:id="242" w:author="Justin Siegel" w:date="2015-07-23T22:16:00Z">
        <w:r w:rsidR="003D3114">
          <w:t>However, this is consistent with t</w:t>
        </w:r>
        <w:r w:rsidR="00A64618">
          <w:t xml:space="preserve">he theory that </w:t>
        </w:r>
        <w:r w:rsidR="003D3114">
          <w:t xml:space="preserve">orientation </w:t>
        </w:r>
      </w:ins>
      <w:ins w:id="243" w:author="Justin Siegel" w:date="2015-07-23T22:17:00Z">
        <w:r w:rsidR="003D3114">
          <w:t xml:space="preserve">of the substrate is a critical aspect of catalysis </w:t>
        </w:r>
      </w:ins>
      <w:ins w:id="244" w:author="Justin Siegel" w:date="2015-07-23T22:22:00Z">
        <w:r w:rsidR="00A64618">
          <w:t xml:space="preserve">for which </w:t>
        </w:r>
        <w:proofErr w:type="spellStart"/>
        <w:r w:rsidR="00A64618">
          <w:t>Q19</w:t>
        </w:r>
        <w:proofErr w:type="spellEnd"/>
        <w:r w:rsidR="00A64618">
          <w:t xml:space="preserve"> is likely crucial</w:t>
        </w:r>
        <w:del w:id="245" w:author="Alex" w:date="2015-07-24T19:26:00Z">
          <w:r w:rsidR="00A64618" w:rsidDel="0028627B">
            <w:delText xml:space="preserve"> </w:delText>
          </w:r>
        </w:del>
      </w:ins>
      <w:ins w:id="246" w:author="Justin Siegel" w:date="2015-07-23T22:17:00Z">
        <w:del w:id="247" w:author="Alex" w:date="2015-07-24T19:26:00Z">
          <w:r w:rsidR="003D3114" w:rsidDel="0028627B">
            <w:delText>[</w:delText>
          </w:r>
        </w:del>
      </w:ins>
      <w:ins w:id="248" w:author="Justin Siegel" w:date="2015-07-23T22:21:00Z">
        <w:del w:id="249" w:author="Alex" w:date="2015-07-24T19:26:00Z">
          <w:r w:rsidR="00A64618" w:rsidDel="0028627B">
            <w:delText xml:space="preserve">CITE </w:delText>
          </w:r>
          <w:r w:rsidR="00A64618" w:rsidRPr="004A477D" w:rsidDel="0028627B">
            <w:rPr>
              <w:noProof/>
            </w:rPr>
            <w:delText>Orbital steering in the catalytic power of enzymes: small structural changes with large catalytic consequences</w:delText>
          </w:r>
          <w:r w:rsidR="00A64618" w:rsidDel="0028627B">
            <w:rPr>
              <w:noProof/>
            </w:rPr>
            <w:delText>, already a reference</w:delText>
          </w:r>
        </w:del>
      </w:ins>
      <w:ins w:id="250" w:author="Justin Siegel" w:date="2015-07-23T22:17:00Z">
        <w:del w:id="251" w:author="Alex" w:date="2015-07-24T19:26:00Z">
          <w:r w:rsidR="003D3114" w:rsidDel="0028627B">
            <w:delText>]</w:delText>
          </w:r>
        </w:del>
      </w:ins>
      <w:ins w:id="252" w:author="Ryan" w:date="2015-07-16T20:20:00Z">
        <w:r w:rsidR="00570E75">
          <w:t>.</w:t>
        </w:r>
      </w:ins>
      <w:ins w:id="253" w:author="Alex" w:date="2015-07-24T19:26:00Z">
        <w:r w:rsidR="0028627B">
          <w:t xml:space="preserve"> </w:t>
        </w:r>
      </w:ins>
      <w:r w:rsidR="0028627B">
        <w:fldChar w:fldCharType="begin"/>
      </w:r>
      <w:r w:rsidR="0028627B">
        <w:instrText xml:space="preserve"> ADDIN EN.CITE &lt;EndNote&gt;&lt;Cite&gt;&lt;Author&gt;Fersht&lt;/Author&gt;&lt;Year&gt;1999&lt;/Year&gt;&lt;RecNum&gt;10&lt;/RecNum&gt;&lt;DisplayText&gt;(20)&lt;/DisplayText&gt;&lt;record&gt;&lt;rec-number&gt;10&lt;/rec-number&gt;&lt;foreign-keys&gt;&lt;key app="EN" db-id="d22eawd51p0xrpezwr7vdtw2vasp9sx0w25d" timestamp="1431378241"&gt;10&lt;/key&gt;&lt;/foreign-keys&gt;&lt;ref-type name="Computer Program"&gt;9&lt;/ref-type&gt;&lt;contributors&gt;&lt;authors&gt;&lt;author&gt;Fersht, Alan&lt;/author&gt;&lt;/authors&gt;&lt;/contributors&gt;&lt;titles&gt;&lt;title&gt;Structure and Mechanism in Protein Science&lt;/title&gt;&lt;secondary-title&gt;A Guide to Enzyme Catalysis and Protein Folding&lt;/secondary-title&gt;&lt;/titles&gt;&lt;pages&gt;631&lt;/pages&gt;&lt;dates&gt;&lt;year&gt;1999&lt;/year&gt;&lt;/dates&gt;&lt;publisher&gt;Macmillan&lt;/publisher&gt;&lt;isbn&gt;9780716732686&lt;/isbn&gt;&lt;label&gt;r00027&lt;/label&gt;&lt;urls&gt;&lt;related-urls&gt;&lt;url&gt;http://books.google.com/books?id=QdpZz_ahA5UC&amp;amp;amp;pg=PR20&amp;amp;amp;dq=inauthor:fersht+stucture+and+mechanism&amp;amp;amp;hl=&amp;amp;amp;cd=1&amp;amp;amp;source=gbs_api&lt;/url&gt;&lt;/related-urls&gt;&lt;/urls&gt;&lt;/record&gt;&lt;/Cite&gt;&lt;/EndNote&gt;</w:instrText>
      </w:r>
      <w:r w:rsidR="0028627B">
        <w:fldChar w:fldCharType="separate"/>
      </w:r>
      <w:r w:rsidR="0028627B">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 xml:space="preserve">predicted (Supplemental Figure </w:t>
      </w:r>
      <w:proofErr w:type="spellStart"/>
      <w:r w:rsidR="006927C5">
        <w:t>2</w:t>
      </w:r>
      <w:r w:rsidR="005D2F49">
        <w:t>A</w:t>
      </w:r>
      <w:proofErr w:type="spellEnd"/>
      <w:r>
        <w:t xml:space="preserve">). </w:t>
      </w:r>
    </w:p>
    <w:p w14:paraId="744B7B20" w14:textId="77777777" w:rsidR="00661954" w:rsidRDefault="00661954" w:rsidP="002C6DC0">
      <w:pPr>
        <w:spacing w:line="480" w:lineRule="auto"/>
        <w:rPr>
          <w:ins w:id="254" w:author="Alex" w:date="2015-07-24T18:54:00Z"/>
        </w:rPr>
        <w:pPrChange w:id="255" w:author="Alex" w:date="2015-07-24T19:38:00Z">
          <w:pPr>
            <w:spacing w:line="480" w:lineRule="auto"/>
          </w:pPr>
        </w:pPrChange>
      </w:pPr>
    </w:p>
    <w:p w14:paraId="5E7F7ABC" w14:textId="77777777" w:rsidR="00661954" w:rsidRPr="00794F66" w:rsidRDefault="00661954" w:rsidP="002C6DC0">
      <w:pPr>
        <w:spacing w:line="480" w:lineRule="auto"/>
        <w:rPr>
          <w:b/>
        </w:rPr>
        <w:pPrChange w:id="256" w:author="Alex" w:date="2015-07-24T19:38:00Z">
          <w:pPr>
            <w:spacing w:line="480" w:lineRule="auto"/>
          </w:pPr>
        </w:pPrChange>
      </w:pPr>
      <w:moveToRangeStart w:id="257" w:author="Alex" w:date="2015-07-24T18:54:00Z" w:name="move299383368"/>
      <w:moveTo w:id="258" w:author="Alex" w:date="2015-07-24T18:54:00Z">
        <w:r w:rsidRPr="00794F66">
          <w:rPr>
            <w:b/>
          </w:rPr>
          <w:t xml:space="preserve">Figure 3. Active site model and conservation analysis of BglB </w:t>
        </w:r>
      </w:moveTo>
    </w:p>
    <w:p w14:paraId="5B946DA4" w14:textId="77777777" w:rsidR="00661954" w:rsidRDefault="00661954" w:rsidP="002C6DC0">
      <w:pPr>
        <w:spacing w:line="480" w:lineRule="auto"/>
        <w:pPrChange w:id="259" w:author="Alex" w:date="2015-07-24T19:38:00Z">
          <w:pPr>
            <w:spacing w:line="480" w:lineRule="auto"/>
          </w:pPr>
        </w:pPrChange>
      </w:pPr>
      <w:moveTo w:id="260" w:author="Alex" w:date="2015-07-24T18:54:00Z">
        <w:r>
          <w:t xml:space="preserve">(A) Docked model of pNPG in the active site of BglB showing established catalytic residues (navy) and a selection of residues mutated (gold). A multiple sequence </w:t>
        </w:r>
        <w:r>
          <w:lastRenderedPageBreak/>
          <w:t xml:space="preserve">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moveTo>
    </w:p>
    <w:moveToRangeEnd w:id="257"/>
    <w:p w14:paraId="0EBF5DD5" w14:textId="77777777" w:rsidR="00661954" w:rsidRDefault="00661954" w:rsidP="002C6DC0">
      <w:pPr>
        <w:spacing w:line="480" w:lineRule="auto"/>
        <w:rPr>
          <w:ins w:id="261" w:author="Alex" w:date="2015-07-24T18:52:00Z"/>
        </w:rPr>
        <w:pPrChange w:id="262" w:author="Alex" w:date="2015-07-24T19:38:00Z">
          <w:pPr>
            <w:spacing w:line="480" w:lineRule="auto"/>
          </w:pPr>
        </w:pPrChange>
      </w:pPr>
    </w:p>
    <w:p w14:paraId="02610D0C" w14:textId="77777777" w:rsidR="00661954" w:rsidRDefault="00661954" w:rsidP="002C6DC0">
      <w:pPr>
        <w:spacing w:line="480" w:lineRule="auto"/>
        <w:pPrChange w:id="263" w:author="Alex" w:date="2015-07-24T19:38:00Z">
          <w:pPr>
            <w:spacing w:line="480" w:lineRule="auto"/>
          </w:pPr>
        </w:pPrChange>
      </w:pPr>
    </w:p>
    <w:p w14:paraId="290AA882" w14:textId="31EE4712" w:rsidR="00DF34E5" w:rsidRDefault="00DF34E5" w:rsidP="002C6DC0">
      <w:pPr>
        <w:spacing w:line="480" w:lineRule="auto"/>
        <w:pPrChange w:id="264" w:author="Alex" w:date="2015-07-24T19:38:00Z">
          <w:pPr>
            <w:spacing w:line="480" w:lineRule="auto"/>
          </w:pPr>
        </w:pPrChange>
      </w:pPr>
      <w:r>
        <w:tab/>
        <w:t xml:space="preserve">Another </w:t>
      </w:r>
      <w:r w:rsidR="00491D69">
        <w:t xml:space="preserve">notable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proofErr w:type="spellStart"/>
      <w:r w:rsidR="00EE4854">
        <w:t>2</w:t>
      </w:r>
      <w:r w:rsidR="009E2237">
        <w:t>B</w:t>
      </w:r>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ins w:id="265" w:author="Alex" w:date="2015-07-24T19:23:00Z">
        <w:r w:rsidR="0041704D">
          <w:t xml:space="preserve"> </w:t>
        </w:r>
      </w:ins>
      <w:r w:rsidR="002866B9">
        <w:fldChar w:fldCharType="begin"/>
      </w:r>
      <w:r w:rsidR="0028627B">
        <w:instrText xml:space="preserve"> ADDIN EN.CITE &lt;EndNote&gt;&lt;Cite&gt;&lt;Author&gt;Warshel&lt;/Author&gt;&lt;Year&gt;2006&lt;/Year&gt;&lt;RecNum&gt;7&lt;/RecNum&gt;&lt;DisplayText&gt;(21)&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28627B">
        <w:rPr>
          <w:noProof/>
        </w:rPr>
        <w:t>(21)</w:t>
      </w:r>
      <w:r w:rsidR="002866B9">
        <w:fldChar w:fldCharType="end"/>
      </w:r>
      <w:r w:rsidR="00AF585E">
        <w:t xml:space="preserve"> </w:t>
      </w:r>
    </w:p>
    <w:p w14:paraId="18EF4DA2" w14:textId="77777777" w:rsidR="00DF34E5" w:rsidRDefault="00DF34E5" w:rsidP="002C6DC0">
      <w:pPr>
        <w:spacing w:line="480" w:lineRule="auto"/>
        <w:pPrChange w:id="266" w:author="Alex" w:date="2015-07-24T19:38:00Z">
          <w:pPr>
            <w:spacing w:line="480" w:lineRule="auto"/>
          </w:pPr>
        </w:pPrChange>
      </w:pPr>
    </w:p>
    <w:p w14:paraId="2F82017D" w14:textId="77777777" w:rsidR="00DF34E5" w:rsidRPr="00B83E76" w:rsidRDefault="00DF34E5" w:rsidP="002C6DC0">
      <w:pPr>
        <w:spacing w:line="480" w:lineRule="auto"/>
        <w:rPr>
          <w:b/>
        </w:rPr>
        <w:pPrChange w:id="267" w:author="Alex" w:date="2015-07-24T19:38:00Z">
          <w:pPr>
            <w:spacing w:line="480" w:lineRule="auto"/>
          </w:pPr>
        </w:pPrChange>
      </w:pPr>
      <w:r w:rsidRPr="00B83E76">
        <w:rPr>
          <w:b/>
        </w:rPr>
        <w:t>Conservation analysis of the BglB active site</w:t>
      </w:r>
    </w:p>
    <w:p w14:paraId="297FF6BF" w14:textId="7FCA1A01" w:rsidR="00DF34E5" w:rsidRDefault="00DF34E5" w:rsidP="002C6DC0">
      <w:pPr>
        <w:spacing w:line="480" w:lineRule="auto"/>
        <w:pPrChange w:id="268" w:author="Alex" w:date="2015-07-24T19:38:00Z">
          <w:pPr>
            <w:spacing w:line="480" w:lineRule="auto"/>
          </w:pPr>
        </w:pPrChange>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Supplemental Table </w:t>
      </w:r>
      <w:r w:rsidR="00383E10">
        <w:t>3</w:t>
      </w:r>
      <w:r>
        <w:t xml:space="preserve">). This supports the widely </w:t>
      </w:r>
      <w:r>
        <w:lastRenderedPageBreak/>
        <w:t xml:space="preserve">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2C6DC0">
      <w:pPr>
        <w:spacing w:line="480" w:lineRule="auto"/>
        <w:pPrChange w:id="269" w:author="Alex" w:date="2015-07-24T19:38:00Z">
          <w:pPr>
            <w:spacing w:line="480" w:lineRule="auto"/>
          </w:pPr>
        </w:pPrChange>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proofErr w:type="spellStart"/>
      <w:r w:rsidR="00DF34E5">
        <w:t>glycosyl</w:t>
      </w:r>
      <w:proofErr w:type="spellEnd"/>
      <w:r w:rsidR="00DF34E5">
        <w:t xml:space="preserve"> hydrolase 1 family, resulted in a 10-fold increase in </w:t>
      </w:r>
      <w:proofErr w:type="spellStart"/>
      <w:r w:rsidR="004F15C1" w:rsidRPr="00AE71AE">
        <w:rPr>
          <w:i/>
        </w:rPr>
        <w:t>k</w:t>
      </w:r>
      <w:r w:rsidR="004F15C1" w:rsidRPr="00AE71AE">
        <w:rPr>
          <w:vertAlign w:val="subscript"/>
        </w:rPr>
        <w:t>cat</w:t>
      </w:r>
      <w:proofErr w:type="spellEnd"/>
      <w:r w:rsidR="00DF34E5">
        <w:t>. This emphasizes the importance of not limiting design efforts to changes previously observed in nature when engineering function towards a non-natural substrate.</w:t>
      </w:r>
    </w:p>
    <w:p w14:paraId="3763D291" w14:textId="77777777" w:rsidR="00DF34E5" w:rsidRDefault="00DF34E5" w:rsidP="002C6DC0">
      <w:pPr>
        <w:spacing w:line="480" w:lineRule="auto"/>
        <w:pPrChange w:id="270" w:author="Alex" w:date="2015-07-24T19:38:00Z">
          <w:pPr>
            <w:spacing w:line="480" w:lineRule="auto"/>
          </w:pPr>
        </w:pPrChange>
      </w:pPr>
    </w:p>
    <w:p w14:paraId="0B91C305" w14:textId="77777777" w:rsidR="00DF34E5" w:rsidRPr="00632C3C" w:rsidRDefault="00DF34E5" w:rsidP="002C6DC0">
      <w:pPr>
        <w:spacing w:line="480" w:lineRule="auto"/>
        <w:rPr>
          <w:b/>
        </w:rPr>
        <w:pPrChange w:id="271" w:author="Alex" w:date="2015-07-24T19:38:00Z">
          <w:pPr>
            <w:spacing w:line="480" w:lineRule="auto"/>
          </w:pPr>
        </w:pPrChange>
      </w:pPr>
      <w:r w:rsidRPr="00632C3C">
        <w:rPr>
          <w:b/>
        </w:rPr>
        <w:t>Computational modeling and evaluation of predictive ability</w:t>
      </w:r>
    </w:p>
    <w:p w14:paraId="71F34F16" w14:textId="0339A03A" w:rsidR="00DF34E5" w:rsidRDefault="00DF34E5" w:rsidP="002C6DC0">
      <w:pPr>
        <w:spacing w:line="480" w:lineRule="auto"/>
        <w:pPrChange w:id="272" w:author="Alex" w:date="2015-07-24T19:38:00Z">
          <w:pPr>
            <w:spacing w:line="480" w:lineRule="auto"/>
          </w:pPr>
        </w:pPrChange>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w:t>
      </w:r>
      <w:r>
        <w:lastRenderedPageBreak/>
        <w:t>enzym</w:t>
      </w:r>
      <w:r w:rsidR="000D16BA">
        <w:t>e reengineering efforts</w:t>
      </w:r>
      <w:r>
        <w:t>.</w:t>
      </w:r>
      <w:ins w:id="273" w:author="Alex" w:date="2015-07-24T19:23:00Z">
        <w:r w:rsidR="0041704D">
          <w:t xml:space="preserve"> </w:t>
        </w:r>
      </w:ins>
      <w:r w:rsidR="00D4719F">
        <w:fldChar w:fldCharType="begin"/>
      </w:r>
      <w:r w:rsidR="002E280D">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2E280D">
        <w:rPr>
          <w:noProof/>
        </w:rPr>
        <w:t>(2)</w:t>
      </w:r>
      <w:r w:rsidR="00D4719F">
        <w:fldChar w:fldCharType="end"/>
      </w:r>
      <w:r>
        <w:t xml:space="preserve"> An example set of input files for wild type BglB are provided in the Supplemental Materials. </w:t>
      </w:r>
    </w:p>
    <w:p w14:paraId="1E2DE8A5" w14:textId="65BF5722" w:rsidR="00DF34E5" w:rsidRDefault="00DF34E5" w:rsidP="002C6DC0">
      <w:pPr>
        <w:spacing w:line="480" w:lineRule="auto"/>
        <w:pPrChange w:id="274" w:author="Alex" w:date="2015-07-24T19:38:00Z">
          <w:pPr>
            <w:spacing w:line="480" w:lineRule="auto"/>
          </w:pPr>
        </w:pPrChange>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vailable in Supplemental Table 2</w:t>
      </w:r>
      <w:r>
        <w:t xml:space="preserve">. </w:t>
      </w:r>
    </w:p>
    <w:p w14:paraId="6242B9E9" w14:textId="77777777" w:rsidR="00DF34E5" w:rsidRDefault="00DF34E5" w:rsidP="002C6DC0">
      <w:pPr>
        <w:spacing w:line="480" w:lineRule="auto"/>
        <w:pPrChange w:id="275" w:author="Alex" w:date="2015-07-24T19:38:00Z">
          <w:pPr>
            <w:spacing w:line="480" w:lineRule="auto"/>
          </w:pPr>
        </w:pPrChange>
      </w:pPr>
    </w:p>
    <w:p w14:paraId="34E313C9" w14:textId="77777777" w:rsidR="00DF34E5" w:rsidRPr="00CF1F2E" w:rsidRDefault="00DF34E5" w:rsidP="002C6DC0">
      <w:pPr>
        <w:spacing w:line="480" w:lineRule="auto"/>
        <w:rPr>
          <w:b/>
        </w:rPr>
        <w:pPrChange w:id="276" w:author="Alex" w:date="2015-07-24T19:38:00Z">
          <w:pPr>
            <w:spacing w:line="480" w:lineRule="auto"/>
          </w:pPr>
        </w:pPrChange>
      </w:pPr>
      <w:r w:rsidRPr="00CF1F2E">
        <w:rPr>
          <w:b/>
        </w:rPr>
        <w:t>Machine learning prediction of kinetic constants</w:t>
      </w:r>
    </w:p>
    <w:p w14:paraId="067ACE54" w14:textId="744869FC" w:rsidR="00DF34E5" w:rsidRDefault="00DF34E5" w:rsidP="002C6DC0">
      <w:pPr>
        <w:spacing w:line="480" w:lineRule="auto"/>
        <w:pPrChange w:id="277" w:author="Alex" w:date="2015-07-24T19:38:00Z">
          <w:pPr>
            <w:spacing w:line="480" w:lineRule="auto"/>
          </w:pPr>
        </w:pPrChange>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w:t>
      </w:r>
      <w:r>
        <w:lastRenderedPageBreak/>
        <w:t xml:space="preserve">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2C6DC0">
      <w:pPr>
        <w:spacing w:line="480" w:lineRule="auto"/>
        <w:rPr>
          <w:ins w:id="278" w:author="Alex" w:date="2015-07-24T18:55:00Z"/>
        </w:rPr>
        <w:pPrChange w:id="279" w:author="Alex" w:date="2015-07-24T19:38:00Z">
          <w:pPr>
            <w:spacing w:line="480" w:lineRule="auto"/>
          </w:pPr>
        </w:pPrChange>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3DB4FF18" w14:textId="77777777" w:rsidR="00156477" w:rsidRDefault="00156477" w:rsidP="002C6DC0">
      <w:pPr>
        <w:spacing w:line="480" w:lineRule="auto"/>
        <w:rPr>
          <w:ins w:id="280" w:author="Alex" w:date="2015-07-24T18:56:00Z"/>
          <w:b/>
        </w:rPr>
        <w:pPrChange w:id="281" w:author="Alex" w:date="2015-07-24T19:38:00Z">
          <w:pPr>
            <w:spacing w:line="480" w:lineRule="auto"/>
          </w:pPr>
        </w:pPrChange>
      </w:pPr>
    </w:p>
    <w:p w14:paraId="0FF9BD1D" w14:textId="77777777" w:rsidR="00661954" w:rsidRPr="00794F66" w:rsidRDefault="00661954" w:rsidP="002C6DC0">
      <w:pPr>
        <w:spacing w:line="480" w:lineRule="auto"/>
        <w:rPr>
          <w:b/>
        </w:rPr>
        <w:pPrChange w:id="282" w:author="Alex" w:date="2015-07-24T19:38:00Z">
          <w:pPr>
            <w:spacing w:line="480" w:lineRule="auto"/>
          </w:pPr>
        </w:pPrChange>
      </w:pPr>
      <w:moveToRangeStart w:id="283" w:author="Alex" w:date="2015-07-24T18:55:00Z" w:name="move299383447"/>
      <w:moveTo w:id="284" w:author="Alex" w:date="2015-07-24T18:55:00Z">
        <w:r w:rsidRPr="00794F66">
          <w:rPr>
            <w:b/>
          </w:rPr>
          <w:t>Figure 4. Correlation between machine learning predictions and experimentally-determined kinetic constants</w:t>
        </w:r>
      </w:moveTo>
    </w:p>
    <w:p w14:paraId="7AD8B1F0" w14:textId="77777777" w:rsidR="00661954" w:rsidRDefault="00661954" w:rsidP="002C6DC0">
      <w:pPr>
        <w:spacing w:line="480" w:lineRule="auto"/>
        <w:pPrChange w:id="285" w:author="Alex" w:date="2015-07-24T19:38:00Z">
          <w:pPr>
            <w:spacing w:line="480" w:lineRule="auto"/>
          </w:pPr>
        </w:pPrChange>
      </w:pPr>
      <w:moveTo w:id="286" w:author="Alex" w:date="2015-07-24T18:55:00Z">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w:t>
        </w:r>
        <w:r>
          <w:lastRenderedPageBreak/>
          <w:t xml:space="preserve">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moveTo>
    </w:p>
    <w:moveToRangeEnd w:id="283"/>
    <w:p w14:paraId="5CB11183" w14:textId="77777777" w:rsidR="00661954" w:rsidRDefault="00661954" w:rsidP="002C6DC0">
      <w:pPr>
        <w:spacing w:line="480" w:lineRule="auto"/>
        <w:rPr>
          <w:ins w:id="287" w:author="Alex" w:date="2015-07-24T18:57:00Z"/>
        </w:rPr>
        <w:pPrChange w:id="288" w:author="Alex" w:date="2015-07-24T19:38:00Z">
          <w:pPr>
            <w:spacing w:line="480" w:lineRule="auto"/>
          </w:pPr>
        </w:pPrChange>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2C6DC0">
            <w:pPr>
              <w:spacing w:line="480" w:lineRule="auto"/>
              <w:jc w:val="center"/>
              <w:rPr>
                <w:b/>
              </w:rPr>
              <w:pPrChange w:id="289" w:author="Alex" w:date="2015-07-24T19:38:00Z">
                <w:pPr>
                  <w:jc w:val="center"/>
                </w:pPr>
              </w:pPrChange>
            </w:pPr>
            <w:moveToRangeStart w:id="290" w:author="Alex" w:date="2015-07-24T18:57:00Z" w:name="move299383569"/>
            <w:proofErr w:type="spellStart"/>
            <w:moveTo w:id="291" w:author="Alex" w:date="2015-07-24T18:57:00Z">
              <w:r w:rsidRPr="009C6982">
                <w:rPr>
                  <w:b/>
                  <w:i/>
                  <w:iCs/>
                </w:rPr>
                <w:t>k</w:t>
              </w:r>
              <w:r w:rsidRPr="009C6982">
                <w:rPr>
                  <w:b/>
                  <w:vertAlign w:val="subscript"/>
                </w:rPr>
                <w:t>cat</w:t>
              </w:r>
              <w:proofErr w:type="spellEnd"/>
              <w:r w:rsidRPr="009C6982">
                <w:rPr>
                  <w:b/>
                </w:rPr>
                <w:t>/K</w:t>
              </w:r>
              <w:r w:rsidRPr="009C6982">
                <w:rPr>
                  <w:b/>
                  <w:vertAlign w:val="subscript"/>
                </w:rPr>
                <w:t>M</w:t>
              </w:r>
            </w:moveTo>
          </w:p>
        </w:tc>
        <w:tc>
          <w:tcPr>
            <w:tcW w:w="874" w:type="dxa"/>
          </w:tcPr>
          <w:p w14:paraId="00AF58E9" w14:textId="77777777" w:rsidR="00156477" w:rsidRPr="009C6982" w:rsidRDefault="00156477" w:rsidP="002C6DC0">
            <w:pPr>
              <w:spacing w:line="480" w:lineRule="auto"/>
              <w:jc w:val="center"/>
              <w:rPr>
                <w:b/>
              </w:rPr>
              <w:pPrChange w:id="292" w:author="Alex" w:date="2015-07-24T19:38:00Z">
                <w:pPr>
                  <w:jc w:val="center"/>
                </w:pPr>
              </w:pPrChange>
            </w:pPr>
            <w:proofErr w:type="spellStart"/>
            <w:moveTo w:id="293" w:author="Alex" w:date="2015-07-24T18:57:00Z">
              <w:r w:rsidRPr="009C6982">
                <w:rPr>
                  <w:b/>
                  <w:i/>
                  <w:iCs/>
                </w:rPr>
                <w:t>k</w:t>
              </w:r>
              <w:r w:rsidRPr="009C6982">
                <w:rPr>
                  <w:b/>
                  <w:vertAlign w:val="subscript"/>
                </w:rPr>
                <w:t>cat</w:t>
              </w:r>
              <w:proofErr w:type="spellEnd"/>
            </w:moveTo>
          </w:p>
        </w:tc>
        <w:tc>
          <w:tcPr>
            <w:tcW w:w="900" w:type="dxa"/>
          </w:tcPr>
          <w:p w14:paraId="61F285A2" w14:textId="77777777" w:rsidR="00156477" w:rsidRPr="009C6982" w:rsidRDefault="00156477" w:rsidP="002C6DC0">
            <w:pPr>
              <w:spacing w:line="480" w:lineRule="auto"/>
              <w:jc w:val="center"/>
              <w:rPr>
                <w:b/>
              </w:rPr>
              <w:pPrChange w:id="294" w:author="Alex" w:date="2015-07-24T19:38:00Z">
                <w:pPr>
                  <w:jc w:val="center"/>
                </w:pPr>
              </w:pPrChange>
            </w:pPr>
            <w:moveTo w:id="295" w:author="Alex" w:date="2015-07-24T18:57:00Z">
              <w:r w:rsidRPr="009C6982">
                <w:rPr>
                  <w:b/>
                </w:rPr>
                <w:t>1/K</w:t>
              </w:r>
              <w:r w:rsidRPr="009C6982">
                <w:rPr>
                  <w:b/>
                  <w:vertAlign w:val="subscript"/>
                </w:rPr>
                <w:t>M</w:t>
              </w:r>
            </w:moveTo>
          </w:p>
        </w:tc>
        <w:tc>
          <w:tcPr>
            <w:tcW w:w="3780" w:type="dxa"/>
          </w:tcPr>
          <w:p w14:paraId="2FFD9163" w14:textId="77777777" w:rsidR="00156477" w:rsidRPr="009C6982" w:rsidRDefault="00156477" w:rsidP="002C6DC0">
            <w:pPr>
              <w:spacing w:line="480" w:lineRule="auto"/>
              <w:rPr>
                <w:b/>
              </w:rPr>
              <w:pPrChange w:id="296" w:author="Alex" w:date="2015-07-24T19:38:00Z">
                <w:pPr/>
              </w:pPrChange>
            </w:pPr>
            <w:moveTo w:id="297" w:author="Alex" w:date="2015-07-24T18:57:00Z">
              <w:r w:rsidRPr="009C6982">
                <w:rPr>
                  <w:b/>
                </w:rPr>
                <w:t>Description</w:t>
              </w:r>
            </w:moveTo>
          </w:p>
        </w:tc>
        <w:tc>
          <w:tcPr>
            <w:tcW w:w="1080" w:type="dxa"/>
          </w:tcPr>
          <w:p w14:paraId="2DBF59BC" w14:textId="77777777" w:rsidR="00156477" w:rsidRPr="009C6982" w:rsidRDefault="00156477" w:rsidP="002C6DC0">
            <w:pPr>
              <w:spacing w:line="480" w:lineRule="auto"/>
              <w:jc w:val="center"/>
              <w:rPr>
                <w:b/>
              </w:rPr>
              <w:pPrChange w:id="298" w:author="Alex" w:date="2015-07-24T19:38:00Z">
                <w:pPr>
                  <w:jc w:val="center"/>
                </w:pPr>
              </w:pPrChange>
            </w:pPr>
            <w:moveTo w:id="299" w:author="Alex" w:date="2015-07-24T18:57:00Z">
              <w:r w:rsidRPr="009C6982">
                <w:rPr>
                  <w:b/>
                </w:rPr>
                <w:t>Min.</w:t>
              </w:r>
            </w:moveTo>
          </w:p>
        </w:tc>
        <w:tc>
          <w:tcPr>
            <w:tcW w:w="1058" w:type="dxa"/>
          </w:tcPr>
          <w:p w14:paraId="20E241D0" w14:textId="77777777" w:rsidR="00156477" w:rsidRPr="009C6982" w:rsidRDefault="00156477" w:rsidP="002C6DC0">
            <w:pPr>
              <w:spacing w:line="480" w:lineRule="auto"/>
              <w:jc w:val="center"/>
              <w:rPr>
                <w:b/>
              </w:rPr>
              <w:pPrChange w:id="300" w:author="Alex" w:date="2015-07-24T19:38:00Z">
                <w:pPr>
                  <w:jc w:val="center"/>
                </w:pPr>
              </w:pPrChange>
            </w:pPr>
            <w:moveTo w:id="301" w:author="Alex" w:date="2015-07-24T18:57:00Z">
              <w:r w:rsidRPr="009C6982">
                <w:rPr>
                  <w:b/>
                </w:rPr>
                <w:t>Max.</w:t>
              </w:r>
            </w:moveTo>
          </w:p>
        </w:tc>
      </w:tr>
      <w:tr w:rsidR="00156477" w:rsidRPr="009C6982" w14:paraId="5ACF35C5" w14:textId="77777777" w:rsidTr="000650B5">
        <w:trPr>
          <w:trHeight w:val="259"/>
        </w:trPr>
        <w:tc>
          <w:tcPr>
            <w:tcW w:w="1034" w:type="dxa"/>
          </w:tcPr>
          <w:p w14:paraId="59FC234F" w14:textId="77777777" w:rsidR="00156477" w:rsidRPr="009C6982" w:rsidRDefault="00156477" w:rsidP="002C6DC0">
            <w:pPr>
              <w:spacing w:line="480" w:lineRule="auto"/>
              <w:jc w:val="center"/>
              <w:pPrChange w:id="302" w:author="Alex" w:date="2015-07-24T19:38:00Z">
                <w:pPr>
                  <w:jc w:val="center"/>
                </w:pPr>
              </w:pPrChange>
            </w:pPr>
            <w:moveTo w:id="303" w:author="Alex" w:date="2015-07-24T18:57:00Z">
              <w:r w:rsidRPr="009C6982">
                <w:t>-1.00</w:t>
              </w:r>
            </w:moveTo>
          </w:p>
        </w:tc>
        <w:tc>
          <w:tcPr>
            <w:tcW w:w="874" w:type="dxa"/>
          </w:tcPr>
          <w:p w14:paraId="38E376C0" w14:textId="77777777" w:rsidR="00156477" w:rsidRPr="009C6982" w:rsidRDefault="00156477" w:rsidP="002C6DC0">
            <w:pPr>
              <w:spacing w:line="480" w:lineRule="auto"/>
              <w:jc w:val="center"/>
              <w:pPrChange w:id="304" w:author="Alex" w:date="2015-07-24T19:38:00Z">
                <w:pPr>
                  <w:jc w:val="center"/>
                </w:pPr>
              </w:pPrChange>
            </w:pPr>
            <w:moveTo w:id="305" w:author="Alex" w:date="2015-07-24T18:57:00Z">
              <w:r w:rsidRPr="009C6982">
                <w:t>ns</w:t>
              </w:r>
            </w:moveTo>
          </w:p>
        </w:tc>
        <w:tc>
          <w:tcPr>
            <w:tcW w:w="900" w:type="dxa"/>
          </w:tcPr>
          <w:p w14:paraId="094F708E" w14:textId="77777777" w:rsidR="00156477" w:rsidRPr="009C6982" w:rsidRDefault="00156477" w:rsidP="002C6DC0">
            <w:pPr>
              <w:spacing w:line="480" w:lineRule="auto"/>
              <w:jc w:val="center"/>
              <w:pPrChange w:id="306" w:author="Alex" w:date="2015-07-24T19:38:00Z">
                <w:pPr>
                  <w:jc w:val="center"/>
                </w:pPr>
              </w:pPrChange>
            </w:pPr>
            <w:moveTo w:id="307" w:author="Alex" w:date="2015-07-24T18:57:00Z">
              <w:r w:rsidRPr="009C6982">
                <w:t>ns</w:t>
              </w:r>
            </w:moveTo>
          </w:p>
        </w:tc>
        <w:tc>
          <w:tcPr>
            <w:tcW w:w="3780" w:type="dxa"/>
          </w:tcPr>
          <w:p w14:paraId="479DB208" w14:textId="77777777" w:rsidR="00156477" w:rsidRPr="009C6982" w:rsidRDefault="00156477" w:rsidP="002C6DC0">
            <w:pPr>
              <w:spacing w:line="480" w:lineRule="auto"/>
              <w:pPrChange w:id="308" w:author="Alex" w:date="2015-07-24T19:38:00Z">
                <w:pPr/>
              </w:pPrChange>
            </w:pPr>
            <w:moveTo w:id="309" w:author="Alex" w:date="2015-07-24T18:57:00Z">
              <w:r w:rsidRPr="009C6982">
                <w:t>Hydrogen bonding energy of pNPG</w:t>
              </w:r>
            </w:moveTo>
          </w:p>
        </w:tc>
        <w:tc>
          <w:tcPr>
            <w:tcW w:w="1080" w:type="dxa"/>
          </w:tcPr>
          <w:p w14:paraId="07C3AA76" w14:textId="77777777" w:rsidR="00156477" w:rsidRPr="009C6982" w:rsidRDefault="00156477" w:rsidP="002C6DC0">
            <w:pPr>
              <w:spacing w:line="480" w:lineRule="auto"/>
              <w:jc w:val="center"/>
              <w:pPrChange w:id="310" w:author="Alex" w:date="2015-07-24T19:38:00Z">
                <w:pPr>
                  <w:jc w:val="center"/>
                </w:pPr>
              </w:pPrChange>
            </w:pPr>
            <w:moveTo w:id="311" w:author="Alex" w:date="2015-07-24T18:57:00Z">
              <w:r w:rsidRPr="009C6982">
                <w:t>-4.53</w:t>
              </w:r>
            </w:moveTo>
          </w:p>
        </w:tc>
        <w:tc>
          <w:tcPr>
            <w:tcW w:w="1058" w:type="dxa"/>
          </w:tcPr>
          <w:p w14:paraId="786F2444" w14:textId="77777777" w:rsidR="00156477" w:rsidRPr="009C6982" w:rsidRDefault="00156477" w:rsidP="002C6DC0">
            <w:pPr>
              <w:spacing w:line="480" w:lineRule="auto"/>
              <w:jc w:val="center"/>
              <w:pPrChange w:id="312" w:author="Alex" w:date="2015-07-24T19:38:00Z">
                <w:pPr>
                  <w:jc w:val="center"/>
                </w:pPr>
              </w:pPrChange>
            </w:pPr>
            <w:moveTo w:id="313" w:author="Alex" w:date="2015-07-24T18:57:00Z">
              <w:r w:rsidRPr="009C6982">
                <w:t>-1.8</w:t>
              </w:r>
            </w:moveTo>
          </w:p>
        </w:tc>
      </w:tr>
      <w:tr w:rsidR="00156477" w:rsidRPr="009C6982" w14:paraId="1FEABA20" w14:textId="77777777" w:rsidTr="000650B5">
        <w:trPr>
          <w:trHeight w:val="255"/>
        </w:trPr>
        <w:tc>
          <w:tcPr>
            <w:tcW w:w="1034" w:type="dxa"/>
          </w:tcPr>
          <w:p w14:paraId="5A4EA427" w14:textId="77777777" w:rsidR="00156477" w:rsidRPr="009C6982" w:rsidRDefault="00156477" w:rsidP="002C6DC0">
            <w:pPr>
              <w:spacing w:line="480" w:lineRule="auto"/>
              <w:jc w:val="center"/>
              <w:pPrChange w:id="314" w:author="Alex" w:date="2015-07-24T19:38:00Z">
                <w:pPr>
                  <w:jc w:val="center"/>
                </w:pPr>
              </w:pPrChange>
            </w:pPr>
            <w:moveTo w:id="315" w:author="Alex" w:date="2015-07-24T18:57:00Z">
              <w:r w:rsidRPr="009C6982">
                <w:t>-0.63</w:t>
              </w:r>
            </w:moveTo>
          </w:p>
        </w:tc>
        <w:tc>
          <w:tcPr>
            <w:tcW w:w="874" w:type="dxa"/>
          </w:tcPr>
          <w:p w14:paraId="15FC40FD" w14:textId="77777777" w:rsidR="00156477" w:rsidRPr="009C6982" w:rsidRDefault="00156477" w:rsidP="002C6DC0">
            <w:pPr>
              <w:spacing w:line="480" w:lineRule="auto"/>
              <w:jc w:val="center"/>
              <w:pPrChange w:id="316" w:author="Alex" w:date="2015-07-24T19:38:00Z">
                <w:pPr>
                  <w:jc w:val="center"/>
                </w:pPr>
              </w:pPrChange>
            </w:pPr>
            <w:moveTo w:id="317" w:author="Alex" w:date="2015-07-24T18:57:00Z">
              <w:r w:rsidRPr="009C6982">
                <w:t>1.00</w:t>
              </w:r>
            </w:moveTo>
          </w:p>
        </w:tc>
        <w:tc>
          <w:tcPr>
            <w:tcW w:w="900" w:type="dxa"/>
          </w:tcPr>
          <w:p w14:paraId="0955F511" w14:textId="77777777" w:rsidR="00156477" w:rsidRPr="009C6982" w:rsidRDefault="00156477" w:rsidP="002C6DC0">
            <w:pPr>
              <w:spacing w:line="480" w:lineRule="auto"/>
              <w:jc w:val="center"/>
              <w:pPrChange w:id="318" w:author="Alex" w:date="2015-07-24T19:38:00Z">
                <w:pPr>
                  <w:jc w:val="center"/>
                </w:pPr>
              </w:pPrChange>
            </w:pPr>
            <w:moveTo w:id="319" w:author="Alex" w:date="2015-07-24T18:57:00Z">
              <w:r w:rsidRPr="009C6982">
                <w:t>-0.03</w:t>
              </w:r>
            </w:moveTo>
          </w:p>
        </w:tc>
        <w:tc>
          <w:tcPr>
            <w:tcW w:w="3780" w:type="dxa"/>
          </w:tcPr>
          <w:p w14:paraId="41A747C5" w14:textId="77777777" w:rsidR="00156477" w:rsidRPr="009C6982" w:rsidRDefault="00156477" w:rsidP="002C6DC0">
            <w:pPr>
              <w:spacing w:line="480" w:lineRule="auto"/>
              <w:pPrChange w:id="320" w:author="Alex" w:date="2015-07-24T19:38:00Z">
                <w:pPr/>
              </w:pPrChange>
            </w:pPr>
            <w:moveTo w:id="321" w:author="Alex" w:date="2015-07-24T18:57:00Z">
              <w:r w:rsidRPr="009C6982">
                <w:t xml:space="preserve">Total number of polar contacts </w:t>
              </w:r>
            </w:moveTo>
          </w:p>
        </w:tc>
        <w:tc>
          <w:tcPr>
            <w:tcW w:w="1080" w:type="dxa"/>
          </w:tcPr>
          <w:p w14:paraId="49792C0E" w14:textId="77777777" w:rsidR="00156477" w:rsidRPr="009C6982" w:rsidRDefault="00156477" w:rsidP="002C6DC0">
            <w:pPr>
              <w:spacing w:line="480" w:lineRule="auto"/>
              <w:jc w:val="center"/>
              <w:pPrChange w:id="322" w:author="Alex" w:date="2015-07-24T19:38:00Z">
                <w:pPr>
                  <w:jc w:val="center"/>
                </w:pPr>
              </w:pPrChange>
            </w:pPr>
            <w:moveTo w:id="323" w:author="Alex" w:date="2015-07-24T18:57:00Z">
              <w:r w:rsidRPr="009C6982">
                <w:t>144</w:t>
              </w:r>
            </w:moveTo>
          </w:p>
        </w:tc>
        <w:tc>
          <w:tcPr>
            <w:tcW w:w="1058" w:type="dxa"/>
          </w:tcPr>
          <w:p w14:paraId="489BE69C" w14:textId="77777777" w:rsidR="00156477" w:rsidRPr="009C6982" w:rsidRDefault="00156477" w:rsidP="002C6DC0">
            <w:pPr>
              <w:spacing w:line="480" w:lineRule="auto"/>
              <w:jc w:val="center"/>
              <w:pPrChange w:id="324" w:author="Alex" w:date="2015-07-24T19:38:00Z">
                <w:pPr>
                  <w:jc w:val="center"/>
                </w:pPr>
              </w:pPrChange>
            </w:pPr>
            <w:moveTo w:id="325" w:author="Alex" w:date="2015-07-24T18:57:00Z">
              <w:r w:rsidRPr="009C6982">
                <w:t>155</w:t>
              </w:r>
            </w:moveTo>
          </w:p>
        </w:tc>
      </w:tr>
      <w:tr w:rsidR="00156477" w:rsidRPr="009C6982" w14:paraId="5CD15BEA" w14:textId="77777777" w:rsidTr="000650B5">
        <w:trPr>
          <w:trHeight w:val="255"/>
        </w:trPr>
        <w:tc>
          <w:tcPr>
            <w:tcW w:w="1034" w:type="dxa"/>
          </w:tcPr>
          <w:p w14:paraId="0AF33419" w14:textId="77777777" w:rsidR="00156477" w:rsidRPr="009C6982" w:rsidRDefault="00156477" w:rsidP="002C6DC0">
            <w:pPr>
              <w:spacing w:line="480" w:lineRule="auto"/>
              <w:jc w:val="center"/>
              <w:pPrChange w:id="326" w:author="Alex" w:date="2015-07-24T19:38:00Z">
                <w:pPr>
                  <w:jc w:val="center"/>
                </w:pPr>
              </w:pPrChange>
            </w:pPr>
            <w:moveTo w:id="327" w:author="Alex" w:date="2015-07-24T18:57:00Z">
              <w:r w:rsidRPr="009C6982">
                <w:t>-0.43</w:t>
              </w:r>
            </w:moveTo>
          </w:p>
        </w:tc>
        <w:tc>
          <w:tcPr>
            <w:tcW w:w="874" w:type="dxa"/>
          </w:tcPr>
          <w:p w14:paraId="2F2247B9" w14:textId="77777777" w:rsidR="00156477" w:rsidRPr="009C6982" w:rsidRDefault="00156477" w:rsidP="002C6DC0">
            <w:pPr>
              <w:spacing w:line="480" w:lineRule="auto"/>
              <w:jc w:val="center"/>
              <w:pPrChange w:id="328" w:author="Alex" w:date="2015-07-24T19:38:00Z">
                <w:pPr>
                  <w:jc w:val="center"/>
                </w:pPr>
              </w:pPrChange>
            </w:pPr>
            <w:moveTo w:id="329" w:author="Alex" w:date="2015-07-24T18:57:00Z">
              <w:r w:rsidRPr="009C6982">
                <w:t>ns</w:t>
              </w:r>
            </w:moveTo>
          </w:p>
        </w:tc>
        <w:tc>
          <w:tcPr>
            <w:tcW w:w="900" w:type="dxa"/>
          </w:tcPr>
          <w:p w14:paraId="5126573A" w14:textId="77777777" w:rsidR="00156477" w:rsidRPr="009C6982" w:rsidRDefault="00156477" w:rsidP="002C6DC0">
            <w:pPr>
              <w:spacing w:line="480" w:lineRule="auto"/>
              <w:jc w:val="center"/>
              <w:pPrChange w:id="330" w:author="Alex" w:date="2015-07-24T19:38:00Z">
                <w:pPr>
                  <w:jc w:val="center"/>
                </w:pPr>
              </w:pPrChange>
            </w:pPr>
            <w:moveTo w:id="331" w:author="Alex" w:date="2015-07-24T18:57:00Z">
              <w:r w:rsidRPr="009C6982">
                <w:t>ns</w:t>
              </w:r>
            </w:moveTo>
          </w:p>
        </w:tc>
        <w:tc>
          <w:tcPr>
            <w:tcW w:w="3780" w:type="dxa"/>
          </w:tcPr>
          <w:p w14:paraId="46ED2FCD" w14:textId="77777777" w:rsidR="00156477" w:rsidRPr="009C6982" w:rsidRDefault="00156477" w:rsidP="002C6DC0">
            <w:pPr>
              <w:spacing w:line="480" w:lineRule="auto"/>
              <w:pPrChange w:id="332" w:author="Alex" w:date="2015-07-24T19:38:00Z">
                <w:pPr/>
              </w:pPrChange>
            </w:pPr>
            <w:moveTo w:id="333" w:author="Alex" w:date="2015-07-24T18:57:00Z">
              <w:r w:rsidRPr="009C6982">
                <w:t>Count of hydrogen bonds to pNPG</w:t>
              </w:r>
            </w:moveTo>
          </w:p>
        </w:tc>
        <w:tc>
          <w:tcPr>
            <w:tcW w:w="1080" w:type="dxa"/>
          </w:tcPr>
          <w:p w14:paraId="144F9C40" w14:textId="77777777" w:rsidR="00156477" w:rsidRPr="009C6982" w:rsidRDefault="00156477" w:rsidP="002C6DC0">
            <w:pPr>
              <w:spacing w:line="480" w:lineRule="auto"/>
              <w:jc w:val="center"/>
              <w:pPrChange w:id="334" w:author="Alex" w:date="2015-07-24T19:38:00Z">
                <w:pPr>
                  <w:jc w:val="center"/>
                </w:pPr>
              </w:pPrChange>
            </w:pPr>
            <w:moveTo w:id="335" w:author="Alex" w:date="2015-07-24T18:57:00Z">
              <w:r w:rsidRPr="009C6982">
                <w:t>4</w:t>
              </w:r>
            </w:moveTo>
          </w:p>
        </w:tc>
        <w:tc>
          <w:tcPr>
            <w:tcW w:w="1058" w:type="dxa"/>
          </w:tcPr>
          <w:p w14:paraId="4D29EF62" w14:textId="77777777" w:rsidR="00156477" w:rsidRPr="009C6982" w:rsidRDefault="00156477" w:rsidP="002C6DC0">
            <w:pPr>
              <w:spacing w:line="480" w:lineRule="auto"/>
              <w:jc w:val="center"/>
              <w:pPrChange w:id="336" w:author="Alex" w:date="2015-07-24T19:38:00Z">
                <w:pPr>
                  <w:jc w:val="center"/>
                </w:pPr>
              </w:pPrChange>
            </w:pPr>
            <w:moveTo w:id="337" w:author="Alex" w:date="2015-07-24T18:57:00Z">
              <w:r w:rsidRPr="009C6982">
                <w:t>9</w:t>
              </w:r>
            </w:moveTo>
          </w:p>
        </w:tc>
      </w:tr>
      <w:tr w:rsidR="00156477" w:rsidRPr="009C6982" w14:paraId="5A02376A" w14:textId="77777777" w:rsidTr="000650B5">
        <w:trPr>
          <w:trHeight w:val="255"/>
        </w:trPr>
        <w:tc>
          <w:tcPr>
            <w:tcW w:w="1034" w:type="dxa"/>
          </w:tcPr>
          <w:p w14:paraId="66C00DA0" w14:textId="77777777" w:rsidR="00156477" w:rsidRPr="009C6982" w:rsidRDefault="00156477" w:rsidP="002C6DC0">
            <w:pPr>
              <w:spacing w:line="480" w:lineRule="auto"/>
              <w:jc w:val="center"/>
              <w:pPrChange w:id="338" w:author="Alex" w:date="2015-07-24T19:38:00Z">
                <w:pPr>
                  <w:jc w:val="center"/>
                </w:pPr>
              </w:pPrChange>
            </w:pPr>
            <w:moveTo w:id="339" w:author="Alex" w:date="2015-07-24T18:57:00Z">
              <w:r w:rsidRPr="009C6982">
                <w:t>-0.03</w:t>
              </w:r>
            </w:moveTo>
          </w:p>
        </w:tc>
        <w:tc>
          <w:tcPr>
            <w:tcW w:w="874" w:type="dxa"/>
          </w:tcPr>
          <w:p w14:paraId="70D7A95C" w14:textId="77777777" w:rsidR="00156477" w:rsidRPr="009C6982" w:rsidRDefault="00156477" w:rsidP="002C6DC0">
            <w:pPr>
              <w:spacing w:line="480" w:lineRule="auto"/>
              <w:jc w:val="center"/>
              <w:pPrChange w:id="340" w:author="Alex" w:date="2015-07-24T19:38:00Z">
                <w:pPr>
                  <w:jc w:val="center"/>
                </w:pPr>
              </w:pPrChange>
            </w:pPr>
            <w:moveTo w:id="341" w:author="Alex" w:date="2015-07-24T18:57:00Z">
              <w:r w:rsidRPr="009C6982">
                <w:t>ns</w:t>
              </w:r>
            </w:moveTo>
          </w:p>
        </w:tc>
        <w:tc>
          <w:tcPr>
            <w:tcW w:w="900" w:type="dxa"/>
          </w:tcPr>
          <w:p w14:paraId="1C892064" w14:textId="77777777" w:rsidR="00156477" w:rsidRPr="009C6982" w:rsidRDefault="00156477" w:rsidP="002C6DC0">
            <w:pPr>
              <w:spacing w:line="480" w:lineRule="auto"/>
              <w:jc w:val="center"/>
              <w:pPrChange w:id="342" w:author="Alex" w:date="2015-07-24T19:38:00Z">
                <w:pPr>
                  <w:jc w:val="center"/>
                </w:pPr>
              </w:pPrChange>
            </w:pPr>
            <w:moveTo w:id="343" w:author="Alex" w:date="2015-07-24T18:57:00Z">
              <w:r w:rsidRPr="009C6982">
                <w:t>ns</w:t>
              </w:r>
            </w:moveTo>
          </w:p>
        </w:tc>
        <w:tc>
          <w:tcPr>
            <w:tcW w:w="3780" w:type="dxa"/>
          </w:tcPr>
          <w:p w14:paraId="53AC5A71" w14:textId="77777777" w:rsidR="00156477" w:rsidRPr="009C6982" w:rsidRDefault="00156477" w:rsidP="002C6DC0">
            <w:pPr>
              <w:spacing w:line="480" w:lineRule="auto"/>
              <w:pPrChange w:id="344" w:author="Alex" w:date="2015-07-24T19:38:00Z">
                <w:pPr/>
              </w:pPrChange>
            </w:pPr>
            <w:moveTo w:id="345" w:author="Alex" w:date="2015-07-24T18:57:00Z">
              <w:r w:rsidRPr="009C6982">
                <w:t xml:space="preserve">Hydrogen bonding energy of </w:t>
              </w:r>
              <w:proofErr w:type="spellStart"/>
              <w:r w:rsidRPr="009C6982">
                <w:t>E164</w:t>
              </w:r>
              <w:proofErr w:type="spellEnd"/>
              <w:r w:rsidRPr="009C6982">
                <w:t xml:space="preserve"> </w:t>
              </w:r>
            </w:moveTo>
          </w:p>
        </w:tc>
        <w:tc>
          <w:tcPr>
            <w:tcW w:w="1080" w:type="dxa"/>
          </w:tcPr>
          <w:p w14:paraId="16169125" w14:textId="77777777" w:rsidR="00156477" w:rsidRPr="009C6982" w:rsidRDefault="00156477" w:rsidP="002C6DC0">
            <w:pPr>
              <w:spacing w:line="480" w:lineRule="auto"/>
              <w:jc w:val="center"/>
              <w:pPrChange w:id="346" w:author="Alex" w:date="2015-07-24T19:38:00Z">
                <w:pPr>
                  <w:jc w:val="center"/>
                </w:pPr>
              </w:pPrChange>
            </w:pPr>
            <w:moveTo w:id="347" w:author="Alex" w:date="2015-07-24T18:57:00Z">
              <w:r w:rsidRPr="009C6982">
                <w:t>-0.93</w:t>
              </w:r>
            </w:moveTo>
          </w:p>
        </w:tc>
        <w:tc>
          <w:tcPr>
            <w:tcW w:w="1058" w:type="dxa"/>
          </w:tcPr>
          <w:p w14:paraId="7ACB0816" w14:textId="77777777" w:rsidR="00156477" w:rsidRPr="009C6982" w:rsidRDefault="00156477" w:rsidP="002C6DC0">
            <w:pPr>
              <w:spacing w:line="480" w:lineRule="auto"/>
              <w:jc w:val="center"/>
              <w:pPrChange w:id="348" w:author="Alex" w:date="2015-07-24T19:38:00Z">
                <w:pPr>
                  <w:jc w:val="center"/>
                </w:pPr>
              </w:pPrChange>
            </w:pPr>
            <w:moveTo w:id="349" w:author="Alex" w:date="2015-07-24T18:57:00Z">
              <w:r w:rsidRPr="009C6982">
                <w:t>-0.21</w:t>
              </w:r>
            </w:moveTo>
          </w:p>
        </w:tc>
      </w:tr>
      <w:tr w:rsidR="00156477" w:rsidRPr="009C6982" w14:paraId="17084F62" w14:textId="77777777" w:rsidTr="000650B5">
        <w:trPr>
          <w:trHeight w:val="255"/>
        </w:trPr>
        <w:tc>
          <w:tcPr>
            <w:tcW w:w="1034" w:type="dxa"/>
          </w:tcPr>
          <w:p w14:paraId="2214CE6D" w14:textId="77777777" w:rsidR="00156477" w:rsidRPr="009C6982" w:rsidRDefault="00156477" w:rsidP="002C6DC0">
            <w:pPr>
              <w:spacing w:line="480" w:lineRule="auto"/>
              <w:jc w:val="center"/>
              <w:pPrChange w:id="350" w:author="Alex" w:date="2015-07-24T19:38:00Z">
                <w:pPr>
                  <w:jc w:val="center"/>
                </w:pPr>
              </w:pPrChange>
            </w:pPr>
            <w:moveTo w:id="351" w:author="Alex" w:date="2015-07-24T18:57:00Z">
              <w:r w:rsidRPr="009C6982">
                <w:t>0.29</w:t>
              </w:r>
            </w:moveTo>
          </w:p>
        </w:tc>
        <w:tc>
          <w:tcPr>
            <w:tcW w:w="874" w:type="dxa"/>
          </w:tcPr>
          <w:p w14:paraId="133FFB2D" w14:textId="77777777" w:rsidR="00156477" w:rsidRPr="009C6982" w:rsidRDefault="00156477" w:rsidP="002C6DC0">
            <w:pPr>
              <w:spacing w:line="480" w:lineRule="auto"/>
              <w:jc w:val="center"/>
              <w:pPrChange w:id="352" w:author="Alex" w:date="2015-07-24T19:38:00Z">
                <w:pPr>
                  <w:jc w:val="center"/>
                </w:pPr>
              </w:pPrChange>
            </w:pPr>
            <w:moveTo w:id="353" w:author="Alex" w:date="2015-07-24T18:57:00Z">
              <w:r w:rsidRPr="009C6982">
                <w:t>ns</w:t>
              </w:r>
            </w:moveTo>
          </w:p>
        </w:tc>
        <w:tc>
          <w:tcPr>
            <w:tcW w:w="900" w:type="dxa"/>
          </w:tcPr>
          <w:p w14:paraId="18939D14" w14:textId="77777777" w:rsidR="00156477" w:rsidRPr="009C6982" w:rsidRDefault="00156477" w:rsidP="002C6DC0">
            <w:pPr>
              <w:spacing w:line="480" w:lineRule="auto"/>
              <w:jc w:val="center"/>
              <w:pPrChange w:id="354" w:author="Alex" w:date="2015-07-24T19:38:00Z">
                <w:pPr>
                  <w:jc w:val="center"/>
                </w:pPr>
              </w:pPrChange>
            </w:pPr>
            <w:moveTo w:id="355" w:author="Alex" w:date="2015-07-24T18:57:00Z">
              <w:r w:rsidRPr="009C6982">
                <w:t>-0.27</w:t>
              </w:r>
            </w:moveTo>
          </w:p>
        </w:tc>
        <w:tc>
          <w:tcPr>
            <w:tcW w:w="3780" w:type="dxa"/>
          </w:tcPr>
          <w:p w14:paraId="71FDD6CA" w14:textId="77777777" w:rsidR="00156477" w:rsidRPr="009C6982" w:rsidRDefault="00156477" w:rsidP="002C6DC0">
            <w:pPr>
              <w:spacing w:line="480" w:lineRule="auto"/>
              <w:pPrChange w:id="356" w:author="Alex" w:date="2015-07-24T19:38:00Z">
                <w:pPr/>
              </w:pPrChange>
            </w:pPr>
            <w:proofErr w:type="spellStart"/>
            <w:moveTo w:id="357" w:author="Alex" w:date="2015-07-24T18:57:00Z">
              <w:r w:rsidRPr="009C6982">
                <w:t>Lennard</w:t>
              </w:r>
              <w:proofErr w:type="spellEnd"/>
              <w:r w:rsidRPr="009C6982">
                <w:t xml:space="preserve">-Jones repulsion of </w:t>
              </w:r>
              <w:proofErr w:type="spellStart"/>
              <w:r w:rsidRPr="009C6982">
                <w:t>Y295</w:t>
              </w:r>
              <w:proofErr w:type="spellEnd"/>
            </w:moveTo>
          </w:p>
        </w:tc>
        <w:tc>
          <w:tcPr>
            <w:tcW w:w="1080" w:type="dxa"/>
          </w:tcPr>
          <w:p w14:paraId="3225EB03" w14:textId="77777777" w:rsidR="00156477" w:rsidRPr="009C6982" w:rsidRDefault="00156477" w:rsidP="002C6DC0">
            <w:pPr>
              <w:spacing w:line="480" w:lineRule="auto"/>
              <w:jc w:val="center"/>
              <w:pPrChange w:id="358" w:author="Alex" w:date="2015-07-24T19:38:00Z">
                <w:pPr>
                  <w:jc w:val="center"/>
                </w:pPr>
              </w:pPrChange>
            </w:pPr>
            <w:moveTo w:id="359" w:author="Alex" w:date="2015-07-24T18:57:00Z">
              <w:r w:rsidRPr="009C6982">
                <w:t>0.54</w:t>
              </w:r>
            </w:moveTo>
          </w:p>
        </w:tc>
        <w:tc>
          <w:tcPr>
            <w:tcW w:w="1058" w:type="dxa"/>
          </w:tcPr>
          <w:p w14:paraId="73B58DA8" w14:textId="77777777" w:rsidR="00156477" w:rsidRPr="009C6982" w:rsidRDefault="00156477" w:rsidP="002C6DC0">
            <w:pPr>
              <w:spacing w:line="480" w:lineRule="auto"/>
              <w:jc w:val="center"/>
              <w:pPrChange w:id="360" w:author="Alex" w:date="2015-07-24T19:38:00Z">
                <w:pPr>
                  <w:jc w:val="center"/>
                </w:pPr>
              </w:pPrChange>
            </w:pPr>
            <w:moveTo w:id="361" w:author="Alex" w:date="2015-07-24T18:57:00Z">
              <w:r w:rsidRPr="009C6982">
                <w:t>0.99</w:t>
              </w:r>
            </w:moveTo>
          </w:p>
        </w:tc>
      </w:tr>
      <w:tr w:rsidR="00156477" w:rsidRPr="009C6982" w14:paraId="17AC6EF7" w14:textId="77777777" w:rsidTr="000650B5">
        <w:trPr>
          <w:trHeight w:val="503"/>
        </w:trPr>
        <w:tc>
          <w:tcPr>
            <w:tcW w:w="1034" w:type="dxa"/>
          </w:tcPr>
          <w:p w14:paraId="34DA2510" w14:textId="77777777" w:rsidR="00156477" w:rsidRPr="009C6982" w:rsidRDefault="00156477" w:rsidP="002C6DC0">
            <w:pPr>
              <w:spacing w:line="480" w:lineRule="auto"/>
              <w:jc w:val="center"/>
              <w:pPrChange w:id="362" w:author="Alex" w:date="2015-07-24T19:38:00Z">
                <w:pPr>
                  <w:jc w:val="center"/>
                </w:pPr>
              </w:pPrChange>
            </w:pPr>
            <w:moveTo w:id="363" w:author="Alex" w:date="2015-07-24T18:57:00Z">
              <w:r w:rsidRPr="009C6982">
                <w:t>0.39</w:t>
              </w:r>
            </w:moveTo>
          </w:p>
        </w:tc>
        <w:tc>
          <w:tcPr>
            <w:tcW w:w="874" w:type="dxa"/>
          </w:tcPr>
          <w:p w14:paraId="2FCCB513" w14:textId="77777777" w:rsidR="00156477" w:rsidRPr="009C6982" w:rsidRDefault="00156477" w:rsidP="002C6DC0">
            <w:pPr>
              <w:spacing w:line="480" w:lineRule="auto"/>
              <w:jc w:val="center"/>
              <w:pPrChange w:id="364" w:author="Alex" w:date="2015-07-24T19:38:00Z">
                <w:pPr>
                  <w:jc w:val="center"/>
                </w:pPr>
              </w:pPrChange>
            </w:pPr>
            <w:moveTo w:id="365" w:author="Alex" w:date="2015-07-24T18:57:00Z">
              <w:r w:rsidRPr="009C6982">
                <w:t>0.92</w:t>
              </w:r>
            </w:moveTo>
          </w:p>
        </w:tc>
        <w:tc>
          <w:tcPr>
            <w:tcW w:w="900" w:type="dxa"/>
          </w:tcPr>
          <w:p w14:paraId="5B4B60B5" w14:textId="77777777" w:rsidR="00156477" w:rsidRPr="009C6982" w:rsidRDefault="00156477" w:rsidP="002C6DC0">
            <w:pPr>
              <w:spacing w:line="480" w:lineRule="auto"/>
              <w:jc w:val="center"/>
              <w:pPrChange w:id="366" w:author="Alex" w:date="2015-07-24T19:38:00Z">
                <w:pPr>
                  <w:jc w:val="center"/>
                </w:pPr>
              </w:pPrChange>
            </w:pPr>
            <w:moveTo w:id="367" w:author="Alex" w:date="2015-07-24T18:57:00Z">
              <w:r w:rsidRPr="009C6982">
                <w:t>ns</w:t>
              </w:r>
            </w:moveTo>
          </w:p>
        </w:tc>
        <w:tc>
          <w:tcPr>
            <w:tcW w:w="3780" w:type="dxa"/>
          </w:tcPr>
          <w:p w14:paraId="75C9F28B" w14:textId="77777777" w:rsidR="00156477" w:rsidRPr="009C6982" w:rsidRDefault="00156477" w:rsidP="002C6DC0">
            <w:pPr>
              <w:spacing w:line="480" w:lineRule="auto"/>
              <w:pPrChange w:id="368" w:author="Alex" w:date="2015-07-24T19:38:00Z">
                <w:pPr/>
              </w:pPrChange>
            </w:pPr>
            <w:moveTo w:id="369" w:author="Alex" w:date="2015-07-24T18:57:00Z">
              <w:r w:rsidRPr="009C6982">
                <w:t>Change in pNPG solvent-accessible surface upon binding</w:t>
              </w:r>
            </w:moveTo>
          </w:p>
        </w:tc>
        <w:tc>
          <w:tcPr>
            <w:tcW w:w="1080" w:type="dxa"/>
          </w:tcPr>
          <w:p w14:paraId="5F6AA2D3" w14:textId="77777777" w:rsidR="00156477" w:rsidRPr="009C6982" w:rsidRDefault="00156477" w:rsidP="002C6DC0">
            <w:pPr>
              <w:spacing w:line="480" w:lineRule="auto"/>
              <w:jc w:val="center"/>
              <w:pPrChange w:id="370" w:author="Alex" w:date="2015-07-24T19:38:00Z">
                <w:pPr>
                  <w:jc w:val="center"/>
                </w:pPr>
              </w:pPrChange>
            </w:pPr>
            <w:moveTo w:id="371" w:author="Alex" w:date="2015-07-24T18:57:00Z">
              <w:r w:rsidRPr="009C6982">
                <w:t>0.86</w:t>
              </w:r>
            </w:moveTo>
          </w:p>
        </w:tc>
        <w:tc>
          <w:tcPr>
            <w:tcW w:w="1058" w:type="dxa"/>
          </w:tcPr>
          <w:p w14:paraId="18F55AE3" w14:textId="77777777" w:rsidR="00156477" w:rsidRPr="009C6982" w:rsidRDefault="00156477" w:rsidP="002C6DC0">
            <w:pPr>
              <w:spacing w:line="480" w:lineRule="auto"/>
              <w:jc w:val="center"/>
              <w:pPrChange w:id="372" w:author="Alex" w:date="2015-07-24T19:38:00Z">
                <w:pPr>
                  <w:jc w:val="center"/>
                </w:pPr>
              </w:pPrChange>
            </w:pPr>
            <w:moveTo w:id="373" w:author="Alex" w:date="2015-07-24T18:57:00Z">
              <w:r w:rsidRPr="009C6982">
                <w:t>0.96</w:t>
              </w:r>
            </w:moveTo>
          </w:p>
        </w:tc>
      </w:tr>
      <w:tr w:rsidR="00156477" w:rsidRPr="009C6982" w14:paraId="12ED52CF" w14:textId="77777777" w:rsidTr="000650B5">
        <w:trPr>
          <w:trHeight w:val="255"/>
        </w:trPr>
        <w:tc>
          <w:tcPr>
            <w:tcW w:w="1034" w:type="dxa"/>
          </w:tcPr>
          <w:p w14:paraId="4D29AB8F" w14:textId="77777777" w:rsidR="00156477" w:rsidRPr="009C6982" w:rsidRDefault="00156477" w:rsidP="002C6DC0">
            <w:pPr>
              <w:spacing w:line="480" w:lineRule="auto"/>
              <w:jc w:val="center"/>
              <w:pPrChange w:id="374" w:author="Alex" w:date="2015-07-24T19:38:00Z">
                <w:pPr>
                  <w:jc w:val="center"/>
                </w:pPr>
              </w:pPrChange>
            </w:pPr>
            <w:moveTo w:id="375" w:author="Alex" w:date="2015-07-24T18:57:00Z">
              <w:r w:rsidRPr="009C6982">
                <w:t>0.44</w:t>
              </w:r>
            </w:moveTo>
          </w:p>
        </w:tc>
        <w:tc>
          <w:tcPr>
            <w:tcW w:w="874" w:type="dxa"/>
          </w:tcPr>
          <w:p w14:paraId="52A75EC5" w14:textId="77777777" w:rsidR="00156477" w:rsidRPr="009C6982" w:rsidRDefault="00156477" w:rsidP="002C6DC0">
            <w:pPr>
              <w:spacing w:line="480" w:lineRule="auto"/>
              <w:jc w:val="center"/>
              <w:pPrChange w:id="376" w:author="Alex" w:date="2015-07-24T19:38:00Z">
                <w:pPr>
                  <w:jc w:val="center"/>
                </w:pPr>
              </w:pPrChange>
            </w:pPr>
            <w:moveTo w:id="377" w:author="Alex" w:date="2015-07-24T18:57:00Z">
              <w:r w:rsidRPr="009C6982">
                <w:t>0.15</w:t>
              </w:r>
            </w:moveTo>
          </w:p>
        </w:tc>
        <w:tc>
          <w:tcPr>
            <w:tcW w:w="900" w:type="dxa"/>
          </w:tcPr>
          <w:p w14:paraId="79EB92E4" w14:textId="77777777" w:rsidR="00156477" w:rsidRPr="009C6982" w:rsidRDefault="00156477" w:rsidP="002C6DC0">
            <w:pPr>
              <w:spacing w:line="480" w:lineRule="auto"/>
              <w:jc w:val="center"/>
              <w:pPrChange w:id="378" w:author="Alex" w:date="2015-07-24T19:38:00Z">
                <w:pPr>
                  <w:jc w:val="center"/>
                </w:pPr>
              </w:pPrChange>
            </w:pPr>
            <w:moveTo w:id="379" w:author="Alex" w:date="2015-07-24T18:57:00Z">
              <w:r w:rsidRPr="009C6982">
                <w:t>1.00</w:t>
              </w:r>
            </w:moveTo>
          </w:p>
        </w:tc>
        <w:tc>
          <w:tcPr>
            <w:tcW w:w="3780" w:type="dxa"/>
          </w:tcPr>
          <w:p w14:paraId="5D6F212C" w14:textId="77777777" w:rsidR="00156477" w:rsidRPr="009C6982" w:rsidRDefault="00156477" w:rsidP="002C6DC0">
            <w:pPr>
              <w:spacing w:line="480" w:lineRule="auto"/>
              <w:pPrChange w:id="380" w:author="Alex" w:date="2015-07-24T19:38:00Z">
                <w:pPr/>
              </w:pPrChange>
            </w:pPr>
            <w:moveTo w:id="381" w:author="Alex" w:date="2015-07-24T18:57:00Z">
              <w:r w:rsidRPr="009C6982">
                <w:t>Packing of the system without pNPG</w:t>
              </w:r>
            </w:moveTo>
          </w:p>
        </w:tc>
        <w:tc>
          <w:tcPr>
            <w:tcW w:w="1080" w:type="dxa"/>
          </w:tcPr>
          <w:p w14:paraId="0B588801" w14:textId="77777777" w:rsidR="00156477" w:rsidRPr="009C6982" w:rsidRDefault="00156477" w:rsidP="002C6DC0">
            <w:pPr>
              <w:spacing w:line="480" w:lineRule="auto"/>
              <w:jc w:val="center"/>
              <w:pPrChange w:id="382" w:author="Alex" w:date="2015-07-24T19:38:00Z">
                <w:pPr>
                  <w:jc w:val="center"/>
                </w:pPr>
              </w:pPrChange>
            </w:pPr>
            <w:moveTo w:id="383" w:author="Alex" w:date="2015-07-24T18:57:00Z">
              <w:r w:rsidRPr="009C6982">
                <w:t>0.67</w:t>
              </w:r>
            </w:moveTo>
          </w:p>
        </w:tc>
        <w:tc>
          <w:tcPr>
            <w:tcW w:w="1058" w:type="dxa"/>
          </w:tcPr>
          <w:p w14:paraId="5E663ADF" w14:textId="77777777" w:rsidR="00156477" w:rsidRPr="009C6982" w:rsidRDefault="00156477" w:rsidP="002C6DC0">
            <w:pPr>
              <w:spacing w:line="480" w:lineRule="auto"/>
              <w:jc w:val="center"/>
              <w:pPrChange w:id="384" w:author="Alex" w:date="2015-07-24T19:38:00Z">
                <w:pPr>
                  <w:jc w:val="center"/>
                </w:pPr>
              </w:pPrChange>
            </w:pPr>
            <w:moveTo w:id="385" w:author="Alex" w:date="2015-07-24T18:57:00Z">
              <w:r w:rsidRPr="009C6982">
                <w:t>0.72</w:t>
              </w:r>
            </w:moveTo>
          </w:p>
        </w:tc>
      </w:tr>
      <w:tr w:rsidR="00156477" w:rsidRPr="009C6982" w14:paraId="26E71971" w14:textId="77777777" w:rsidTr="000650B5">
        <w:trPr>
          <w:trHeight w:val="255"/>
        </w:trPr>
        <w:tc>
          <w:tcPr>
            <w:tcW w:w="1034" w:type="dxa"/>
          </w:tcPr>
          <w:p w14:paraId="358E81DA" w14:textId="77777777" w:rsidR="00156477" w:rsidRPr="009C6982" w:rsidRDefault="00156477" w:rsidP="002C6DC0">
            <w:pPr>
              <w:spacing w:line="480" w:lineRule="auto"/>
              <w:jc w:val="center"/>
              <w:pPrChange w:id="386" w:author="Alex" w:date="2015-07-24T19:38:00Z">
                <w:pPr>
                  <w:jc w:val="center"/>
                </w:pPr>
              </w:pPrChange>
            </w:pPr>
            <w:moveTo w:id="387" w:author="Alex" w:date="2015-07-24T18:57:00Z">
              <w:r w:rsidRPr="009C6982">
                <w:t>0.44</w:t>
              </w:r>
            </w:moveTo>
          </w:p>
        </w:tc>
        <w:tc>
          <w:tcPr>
            <w:tcW w:w="874" w:type="dxa"/>
          </w:tcPr>
          <w:p w14:paraId="371859F1" w14:textId="77777777" w:rsidR="00156477" w:rsidRPr="009C6982" w:rsidRDefault="00156477" w:rsidP="002C6DC0">
            <w:pPr>
              <w:spacing w:line="480" w:lineRule="auto"/>
              <w:jc w:val="center"/>
              <w:pPrChange w:id="388" w:author="Alex" w:date="2015-07-24T19:38:00Z">
                <w:pPr>
                  <w:jc w:val="center"/>
                </w:pPr>
              </w:pPrChange>
            </w:pPr>
            <w:moveTo w:id="389" w:author="Alex" w:date="2015-07-24T18:57:00Z">
              <w:r w:rsidRPr="009C6982">
                <w:t>0.53</w:t>
              </w:r>
            </w:moveTo>
          </w:p>
        </w:tc>
        <w:tc>
          <w:tcPr>
            <w:tcW w:w="900" w:type="dxa"/>
          </w:tcPr>
          <w:p w14:paraId="3C3F52E9" w14:textId="77777777" w:rsidR="00156477" w:rsidRPr="009C6982" w:rsidRDefault="00156477" w:rsidP="002C6DC0">
            <w:pPr>
              <w:spacing w:line="480" w:lineRule="auto"/>
              <w:jc w:val="center"/>
              <w:pPrChange w:id="390" w:author="Alex" w:date="2015-07-24T19:38:00Z">
                <w:pPr>
                  <w:jc w:val="center"/>
                </w:pPr>
              </w:pPrChange>
            </w:pPr>
            <w:moveTo w:id="391" w:author="Alex" w:date="2015-07-24T18:57:00Z">
              <w:r w:rsidRPr="009C6982">
                <w:t>0.46</w:t>
              </w:r>
            </w:moveTo>
          </w:p>
        </w:tc>
        <w:tc>
          <w:tcPr>
            <w:tcW w:w="3780" w:type="dxa"/>
          </w:tcPr>
          <w:p w14:paraId="645C7EBF" w14:textId="77777777" w:rsidR="00156477" w:rsidRPr="009C6982" w:rsidRDefault="00156477" w:rsidP="002C6DC0">
            <w:pPr>
              <w:spacing w:line="480" w:lineRule="auto"/>
              <w:pPrChange w:id="392" w:author="Alex" w:date="2015-07-24T19:38:00Z">
                <w:pPr/>
              </w:pPrChange>
            </w:pPr>
            <w:moveTo w:id="393" w:author="Alex" w:date="2015-07-24T18:57:00Z">
              <w:r w:rsidRPr="009C6982">
                <w:t>Packing of the system with pNPG</w:t>
              </w:r>
            </w:moveTo>
          </w:p>
        </w:tc>
        <w:tc>
          <w:tcPr>
            <w:tcW w:w="1080" w:type="dxa"/>
          </w:tcPr>
          <w:p w14:paraId="4B7757E0" w14:textId="77777777" w:rsidR="00156477" w:rsidRPr="009C6982" w:rsidRDefault="00156477" w:rsidP="002C6DC0">
            <w:pPr>
              <w:spacing w:line="480" w:lineRule="auto"/>
              <w:jc w:val="center"/>
              <w:pPrChange w:id="394" w:author="Alex" w:date="2015-07-24T19:38:00Z">
                <w:pPr>
                  <w:jc w:val="center"/>
                </w:pPr>
              </w:pPrChange>
            </w:pPr>
            <w:moveTo w:id="395" w:author="Alex" w:date="2015-07-24T18:57:00Z">
              <w:r w:rsidRPr="009C6982">
                <w:t>0.67</w:t>
              </w:r>
            </w:moveTo>
          </w:p>
        </w:tc>
        <w:tc>
          <w:tcPr>
            <w:tcW w:w="1058" w:type="dxa"/>
          </w:tcPr>
          <w:p w14:paraId="3C731B32" w14:textId="77777777" w:rsidR="00156477" w:rsidRPr="009C6982" w:rsidRDefault="00156477" w:rsidP="002C6DC0">
            <w:pPr>
              <w:spacing w:line="480" w:lineRule="auto"/>
              <w:jc w:val="center"/>
              <w:pPrChange w:id="396" w:author="Alex" w:date="2015-07-24T19:38:00Z">
                <w:pPr>
                  <w:jc w:val="center"/>
                </w:pPr>
              </w:pPrChange>
            </w:pPr>
            <w:moveTo w:id="397" w:author="Alex" w:date="2015-07-24T18:57:00Z">
              <w:r w:rsidRPr="009C6982">
                <w:t>0.73</w:t>
              </w:r>
            </w:moveTo>
          </w:p>
        </w:tc>
      </w:tr>
      <w:tr w:rsidR="00156477" w:rsidRPr="009C6982" w14:paraId="775A6C67" w14:textId="77777777" w:rsidTr="000650B5">
        <w:trPr>
          <w:trHeight w:val="255"/>
        </w:trPr>
        <w:tc>
          <w:tcPr>
            <w:tcW w:w="1034" w:type="dxa"/>
          </w:tcPr>
          <w:p w14:paraId="0AC7DA72" w14:textId="77777777" w:rsidR="00156477" w:rsidRPr="009C6982" w:rsidRDefault="00156477" w:rsidP="002C6DC0">
            <w:pPr>
              <w:spacing w:line="480" w:lineRule="auto"/>
              <w:jc w:val="center"/>
              <w:pPrChange w:id="398" w:author="Alex" w:date="2015-07-24T19:38:00Z">
                <w:pPr>
                  <w:jc w:val="center"/>
                </w:pPr>
              </w:pPrChange>
            </w:pPr>
            <w:moveTo w:id="399" w:author="Alex" w:date="2015-07-24T18:57:00Z">
              <w:r w:rsidRPr="009C6982">
                <w:t>0.98</w:t>
              </w:r>
            </w:moveTo>
          </w:p>
        </w:tc>
        <w:tc>
          <w:tcPr>
            <w:tcW w:w="874" w:type="dxa"/>
          </w:tcPr>
          <w:p w14:paraId="30140B73" w14:textId="77777777" w:rsidR="00156477" w:rsidRPr="009C6982" w:rsidRDefault="00156477" w:rsidP="002C6DC0">
            <w:pPr>
              <w:spacing w:line="480" w:lineRule="auto"/>
              <w:jc w:val="center"/>
              <w:pPrChange w:id="400" w:author="Alex" w:date="2015-07-24T19:38:00Z">
                <w:pPr>
                  <w:jc w:val="center"/>
                </w:pPr>
              </w:pPrChange>
            </w:pPr>
            <w:moveTo w:id="401" w:author="Alex" w:date="2015-07-24T18:57:00Z">
              <w:r w:rsidRPr="009C6982">
                <w:t>0.09</w:t>
              </w:r>
            </w:moveTo>
          </w:p>
        </w:tc>
        <w:tc>
          <w:tcPr>
            <w:tcW w:w="900" w:type="dxa"/>
          </w:tcPr>
          <w:p w14:paraId="0C0811EC" w14:textId="77777777" w:rsidR="00156477" w:rsidRPr="009C6982" w:rsidRDefault="00156477" w:rsidP="002C6DC0">
            <w:pPr>
              <w:spacing w:line="480" w:lineRule="auto"/>
              <w:jc w:val="center"/>
              <w:pPrChange w:id="402" w:author="Alex" w:date="2015-07-24T19:38:00Z">
                <w:pPr>
                  <w:jc w:val="center"/>
                </w:pPr>
              </w:pPrChange>
            </w:pPr>
            <w:moveTo w:id="403" w:author="Alex" w:date="2015-07-24T18:57:00Z">
              <w:r w:rsidRPr="009C6982">
                <w:t>ns</w:t>
              </w:r>
            </w:moveTo>
          </w:p>
        </w:tc>
        <w:tc>
          <w:tcPr>
            <w:tcW w:w="3780" w:type="dxa"/>
          </w:tcPr>
          <w:p w14:paraId="2CA447BA" w14:textId="77777777" w:rsidR="00156477" w:rsidRPr="009C6982" w:rsidRDefault="00156477" w:rsidP="002C6DC0">
            <w:pPr>
              <w:spacing w:line="480" w:lineRule="auto"/>
              <w:pPrChange w:id="404" w:author="Alex" w:date="2015-07-24T19:38:00Z">
                <w:pPr/>
              </w:pPrChange>
            </w:pPr>
            <w:moveTo w:id="405" w:author="Alex" w:date="2015-07-24T18:57:00Z">
              <w:r w:rsidRPr="009C6982">
                <w:t xml:space="preserve">Hydrogen bonding energy of </w:t>
              </w:r>
              <w:proofErr w:type="spellStart"/>
              <w:r w:rsidRPr="009C6982">
                <w:t>Y295</w:t>
              </w:r>
              <w:proofErr w:type="spellEnd"/>
            </w:moveTo>
          </w:p>
        </w:tc>
        <w:tc>
          <w:tcPr>
            <w:tcW w:w="1080" w:type="dxa"/>
          </w:tcPr>
          <w:p w14:paraId="35607EDE" w14:textId="77777777" w:rsidR="00156477" w:rsidRPr="009C6982" w:rsidRDefault="00156477" w:rsidP="002C6DC0">
            <w:pPr>
              <w:spacing w:line="480" w:lineRule="auto"/>
              <w:jc w:val="center"/>
              <w:pPrChange w:id="406" w:author="Alex" w:date="2015-07-24T19:38:00Z">
                <w:pPr>
                  <w:jc w:val="center"/>
                </w:pPr>
              </w:pPrChange>
            </w:pPr>
            <w:moveTo w:id="407" w:author="Alex" w:date="2015-07-24T18:57:00Z">
              <w:r w:rsidRPr="009C6982">
                <w:t>-1.28</w:t>
              </w:r>
            </w:moveTo>
          </w:p>
        </w:tc>
        <w:tc>
          <w:tcPr>
            <w:tcW w:w="1058" w:type="dxa"/>
          </w:tcPr>
          <w:p w14:paraId="51EFCB63" w14:textId="77777777" w:rsidR="00156477" w:rsidRPr="009C6982" w:rsidRDefault="00156477" w:rsidP="002C6DC0">
            <w:pPr>
              <w:spacing w:line="480" w:lineRule="auto"/>
              <w:jc w:val="center"/>
              <w:pPrChange w:id="408" w:author="Alex" w:date="2015-07-24T19:38:00Z">
                <w:pPr>
                  <w:jc w:val="center"/>
                </w:pPr>
              </w:pPrChange>
            </w:pPr>
            <w:moveTo w:id="409" w:author="Alex" w:date="2015-07-24T18:57:00Z">
              <w:r w:rsidRPr="009C6982">
                <w:t>-0.5</w:t>
              </w:r>
            </w:moveTo>
          </w:p>
        </w:tc>
      </w:tr>
      <w:tr w:rsidR="00156477" w:rsidRPr="009C6982" w14:paraId="2063BE95" w14:textId="77777777" w:rsidTr="000650B5">
        <w:trPr>
          <w:trHeight w:val="255"/>
        </w:trPr>
        <w:tc>
          <w:tcPr>
            <w:tcW w:w="1034" w:type="dxa"/>
          </w:tcPr>
          <w:p w14:paraId="62FDAAA5" w14:textId="77777777" w:rsidR="00156477" w:rsidRPr="009C6982" w:rsidRDefault="00156477" w:rsidP="002C6DC0">
            <w:pPr>
              <w:spacing w:line="480" w:lineRule="auto"/>
              <w:jc w:val="center"/>
              <w:pPrChange w:id="410" w:author="Alex" w:date="2015-07-24T19:38:00Z">
                <w:pPr>
                  <w:jc w:val="center"/>
                </w:pPr>
              </w:pPrChange>
            </w:pPr>
            <w:moveTo w:id="411" w:author="Alex" w:date="2015-07-24T18:57:00Z">
              <w:r w:rsidRPr="009C6982">
                <w:t>ns</w:t>
              </w:r>
            </w:moveTo>
          </w:p>
        </w:tc>
        <w:tc>
          <w:tcPr>
            <w:tcW w:w="874" w:type="dxa"/>
          </w:tcPr>
          <w:p w14:paraId="38886644" w14:textId="77777777" w:rsidR="00156477" w:rsidRPr="009C6982" w:rsidRDefault="00156477" w:rsidP="002C6DC0">
            <w:pPr>
              <w:spacing w:line="480" w:lineRule="auto"/>
              <w:jc w:val="center"/>
              <w:pPrChange w:id="412" w:author="Alex" w:date="2015-07-24T19:38:00Z">
                <w:pPr>
                  <w:jc w:val="center"/>
                </w:pPr>
              </w:pPrChange>
            </w:pPr>
            <w:moveTo w:id="413" w:author="Alex" w:date="2015-07-24T18:57:00Z">
              <w:r w:rsidRPr="009C6982">
                <w:t>-0.51</w:t>
              </w:r>
            </w:moveTo>
          </w:p>
        </w:tc>
        <w:tc>
          <w:tcPr>
            <w:tcW w:w="900" w:type="dxa"/>
          </w:tcPr>
          <w:p w14:paraId="63C80EE0" w14:textId="77777777" w:rsidR="00156477" w:rsidRPr="009C6982" w:rsidRDefault="00156477" w:rsidP="002C6DC0">
            <w:pPr>
              <w:spacing w:line="480" w:lineRule="auto"/>
              <w:jc w:val="center"/>
              <w:pPrChange w:id="414" w:author="Alex" w:date="2015-07-24T19:38:00Z">
                <w:pPr>
                  <w:jc w:val="center"/>
                </w:pPr>
              </w:pPrChange>
            </w:pPr>
            <w:moveTo w:id="415" w:author="Alex" w:date="2015-07-24T18:57:00Z">
              <w:r w:rsidRPr="009C6982">
                <w:t>ns</w:t>
              </w:r>
            </w:moveTo>
          </w:p>
        </w:tc>
        <w:tc>
          <w:tcPr>
            <w:tcW w:w="3780" w:type="dxa"/>
          </w:tcPr>
          <w:p w14:paraId="0CEF8EDB" w14:textId="77777777" w:rsidR="00156477" w:rsidRPr="009C6982" w:rsidRDefault="00156477" w:rsidP="002C6DC0">
            <w:pPr>
              <w:spacing w:line="480" w:lineRule="auto"/>
              <w:pPrChange w:id="416" w:author="Alex" w:date="2015-07-24T19:38:00Z">
                <w:pPr/>
              </w:pPrChange>
            </w:pPr>
            <w:moveTo w:id="417" w:author="Alex" w:date="2015-07-24T18:57:00Z">
              <w:r w:rsidRPr="009C6982">
                <w:t xml:space="preserve">Packing with pNPG around </w:t>
              </w:r>
              <w:proofErr w:type="spellStart"/>
              <w:r w:rsidRPr="009C6982">
                <w:t>E353</w:t>
              </w:r>
              <w:proofErr w:type="spellEnd"/>
            </w:moveTo>
          </w:p>
        </w:tc>
        <w:tc>
          <w:tcPr>
            <w:tcW w:w="1080" w:type="dxa"/>
          </w:tcPr>
          <w:p w14:paraId="5D48151D" w14:textId="77777777" w:rsidR="00156477" w:rsidRPr="009C6982" w:rsidRDefault="00156477" w:rsidP="002C6DC0">
            <w:pPr>
              <w:spacing w:line="480" w:lineRule="auto"/>
              <w:jc w:val="center"/>
              <w:pPrChange w:id="418" w:author="Alex" w:date="2015-07-24T19:38:00Z">
                <w:pPr>
                  <w:jc w:val="center"/>
                </w:pPr>
              </w:pPrChange>
            </w:pPr>
            <w:moveTo w:id="419" w:author="Alex" w:date="2015-07-24T18:57:00Z">
              <w:r w:rsidRPr="009C6982">
                <w:t>0.19</w:t>
              </w:r>
            </w:moveTo>
          </w:p>
        </w:tc>
        <w:tc>
          <w:tcPr>
            <w:tcW w:w="1058" w:type="dxa"/>
          </w:tcPr>
          <w:p w14:paraId="315EE429" w14:textId="77777777" w:rsidR="00156477" w:rsidRPr="009C6982" w:rsidRDefault="00156477" w:rsidP="002C6DC0">
            <w:pPr>
              <w:spacing w:line="480" w:lineRule="auto"/>
              <w:jc w:val="center"/>
              <w:pPrChange w:id="420" w:author="Alex" w:date="2015-07-24T19:38:00Z">
                <w:pPr>
                  <w:jc w:val="center"/>
                </w:pPr>
              </w:pPrChange>
            </w:pPr>
            <w:moveTo w:id="421" w:author="Alex" w:date="2015-07-24T18:57:00Z">
              <w:r w:rsidRPr="009C6982">
                <w:t>1</w:t>
              </w:r>
            </w:moveTo>
          </w:p>
        </w:tc>
      </w:tr>
      <w:tr w:rsidR="00156477" w:rsidRPr="009C6982" w14:paraId="5C42809B" w14:textId="77777777" w:rsidTr="000650B5">
        <w:trPr>
          <w:trHeight w:val="255"/>
        </w:trPr>
        <w:tc>
          <w:tcPr>
            <w:tcW w:w="1034" w:type="dxa"/>
          </w:tcPr>
          <w:p w14:paraId="2D930AC2" w14:textId="77777777" w:rsidR="00156477" w:rsidRPr="009C6982" w:rsidRDefault="00156477" w:rsidP="002C6DC0">
            <w:pPr>
              <w:spacing w:line="480" w:lineRule="auto"/>
              <w:jc w:val="center"/>
              <w:pPrChange w:id="422" w:author="Alex" w:date="2015-07-24T19:38:00Z">
                <w:pPr>
                  <w:jc w:val="center"/>
                </w:pPr>
              </w:pPrChange>
            </w:pPr>
            <w:moveTo w:id="423" w:author="Alex" w:date="2015-07-24T18:57:00Z">
              <w:r w:rsidRPr="009C6982">
                <w:t>ns</w:t>
              </w:r>
            </w:moveTo>
          </w:p>
        </w:tc>
        <w:tc>
          <w:tcPr>
            <w:tcW w:w="874" w:type="dxa"/>
          </w:tcPr>
          <w:p w14:paraId="7D1089E4" w14:textId="77777777" w:rsidR="00156477" w:rsidRPr="009C6982" w:rsidRDefault="00156477" w:rsidP="002C6DC0">
            <w:pPr>
              <w:spacing w:line="480" w:lineRule="auto"/>
              <w:jc w:val="center"/>
              <w:pPrChange w:id="424" w:author="Alex" w:date="2015-07-24T19:38:00Z">
                <w:pPr>
                  <w:jc w:val="center"/>
                </w:pPr>
              </w:pPrChange>
            </w:pPr>
            <w:moveTo w:id="425" w:author="Alex" w:date="2015-07-24T18:57:00Z">
              <w:r w:rsidRPr="009C6982">
                <w:t>-0.10</w:t>
              </w:r>
            </w:moveTo>
          </w:p>
        </w:tc>
        <w:tc>
          <w:tcPr>
            <w:tcW w:w="900" w:type="dxa"/>
          </w:tcPr>
          <w:p w14:paraId="7E86F2B9" w14:textId="77777777" w:rsidR="00156477" w:rsidRPr="009C6982" w:rsidRDefault="00156477" w:rsidP="002C6DC0">
            <w:pPr>
              <w:spacing w:line="480" w:lineRule="auto"/>
              <w:jc w:val="center"/>
              <w:pPrChange w:id="426" w:author="Alex" w:date="2015-07-24T19:38:00Z">
                <w:pPr>
                  <w:jc w:val="center"/>
                </w:pPr>
              </w:pPrChange>
            </w:pPr>
            <w:moveTo w:id="427" w:author="Alex" w:date="2015-07-24T18:57:00Z">
              <w:r w:rsidRPr="009C6982">
                <w:t>ns</w:t>
              </w:r>
            </w:moveTo>
          </w:p>
        </w:tc>
        <w:tc>
          <w:tcPr>
            <w:tcW w:w="3780" w:type="dxa"/>
          </w:tcPr>
          <w:p w14:paraId="1A1AB000" w14:textId="77777777" w:rsidR="00156477" w:rsidRPr="009C6982" w:rsidRDefault="00156477" w:rsidP="002C6DC0">
            <w:pPr>
              <w:spacing w:line="480" w:lineRule="auto"/>
              <w:pPrChange w:id="428" w:author="Alex" w:date="2015-07-24T19:38:00Z">
                <w:pPr/>
              </w:pPrChange>
            </w:pPr>
            <w:moveTo w:id="429" w:author="Alex" w:date="2015-07-24T18:57:00Z">
              <w:r w:rsidRPr="009C6982">
                <w:t xml:space="preserve">Total system energy </w:t>
              </w:r>
            </w:moveTo>
          </w:p>
        </w:tc>
        <w:tc>
          <w:tcPr>
            <w:tcW w:w="1080" w:type="dxa"/>
          </w:tcPr>
          <w:p w14:paraId="0CDEAF2B" w14:textId="77777777" w:rsidR="00156477" w:rsidRPr="009C6982" w:rsidRDefault="00156477" w:rsidP="002C6DC0">
            <w:pPr>
              <w:spacing w:line="480" w:lineRule="auto"/>
              <w:jc w:val="center"/>
              <w:pPrChange w:id="430" w:author="Alex" w:date="2015-07-24T19:38:00Z">
                <w:pPr>
                  <w:jc w:val="center"/>
                </w:pPr>
              </w:pPrChange>
            </w:pPr>
            <w:moveTo w:id="431" w:author="Alex" w:date="2015-07-24T18:57:00Z">
              <w:r w:rsidRPr="009C6982">
                <w:t>-636.44</w:t>
              </w:r>
            </w:moveTo>
          </w:p>
        </w:tc>
        <w:tc>
          <w:tcPr>
            <w:tcW w:w="1058" w:type="dxa"/>
          </w:tcPr>
          <w:p w14:paraId="55F2BCD1" w14:textId="77777777" w:rsidR="00156477" w:rsidRPr="009C6982" w:rsidRDefault="00156477" w:rsidP="002C6DC0">
            <w:pPr>
              <w:spacing w:line="480" w:lineRule="auto"/>
              <w:jc w:val="center"/>
              <w:pPrChange w:id="432" w:author="Alex" w:date="2015-07-24T19:38:00Z">
                <w:pPr>
                  <w:jc w:val="center"/>
                </w:pPr>
              </w:pPrChange>
            </w:pPr>
            <w:moveTo w:id="433" w:author="Alex" w:date="2015-07-24T18:57:00Z">
              <w:r w:rsidRPr="009C6982">
                <w:t>-621.6</w:t>
              </w:r>
            </w:moveTo>
          </w:p>
        </w:tc>
      </w:tr>
      <w:tr w:rsidR="00156477" w:rsidRPr="009C6982" w14:paraId="30C3BC6F" w14:textId="77777777" w:rsidTr="000650B5">
        <w:trPr>
          <w:trHeight w:val="255"/>
        </w:trPr>
        <w:tc>
          <w:tcPr>
            <w:tcW w:w="1034" w:type="dxa"/>
          </w:tcPr>
          <w:p w14:paraId="7E4C9C9C" w14:textId="77777777" w:rsidR="00156477" w:rsidRPr="009C6982" w:rsidRDefault="00156477" w:rsidP="002C6DC0">
            <w:pPr>
              <w:spacing w:line="480" w:lineRule="auto"/>
              <w:jc w:val="center"/>
              <w:pPrChange w:id="434" w:author="Alex" w:date="2015-07-24T19:38:00Z">
                <w:pPr>
                  <w:jc w:val="center"/>
                </w:pPr>
              </w:pPrChange>
            </w:pPr>
            <w:moveTo w:id="435" w:author="Alex" w:date="2015-07-24T18:57:00Z">
              <w:r w:rsidRPr="009C6982">
                <w:t>ns</w:t>
              </w:r>
            </w:moveTo>
          </w:p>
        </w:tc>
        <w:tc>
          <w:tcPr>
            <w:tcW w:w="874" w:type="dxa"/>
          </w:tcPr>
          <w:p w14:paraId="5C2118DC" w14:textId="77777777" w:rsidR="00156477" w:rsidRPr="009C6982" w:rsidRDefault="00156477" w:rsidP="002C6DC0">
            <w:pPr>
              <w:spacing w:line="480" w:lineRule="auto"/>
              <w:jc w:val="center"/>
              <w:pPrChange w:id="436" w:author="Alex" w:date="2015-07-24T19:38:00Z">
                <w:pPr>
                  <w:jc w:val="center"/>
                </w:pPr>
              </w:pPrChange>
            </w:pPr>
            <w:moveTo w:id="437" w:author="Alex" w:date="2015-07-24T18:57:00Z">
              <w:r w:rsidRPr="009C6982">
                <w:t>-0.01</w:t>
              </w:r>
            </w:moveTo>
          </w:p>
        </w:tc>
        <w:tc>
          <w:tcPr>
            <w:tcW w:w="900" w:type="dxa"/>
          </w:tcPr>
          <w:p w14:paraId="7CC3AA6D" w14:textId="77777777" w:rsidR="00156477" w:rsidRPr="009C6982" w:rsidRDefault="00156477" w:rsidP="002C6DC0">
            <w:pPr>
              <w:spacing w:line="480" w:lineRule="auto"/>
              <w:jc w:val="center"/>
              <w:pPrChange w:id="438" w:author="Alex" w:date="2015-07-24T19:38:00Z">
                <w:pPr>
                  <w:jc w:val="center"/>
                </w:pPr>
              </w:pPrChange>
            </w:pPr>
            <w:moveTo w:id="439" w:author="Alex" w:date="2015-07-24T18:57:00Z">
              <w:r w:rsidRPr="009C6982">
                <w:t>ns</w:t>
              </w:r>
            </w:moveTo>
          </w:p>
        </w:tc>
        <w:tc>
          <w:tcPr>
            <w:tcW w:w="3780" w:type="dxa"/>
          </w:tcPr>
          <w:p w14:paraId="796E171F" w14:textId="77777777" w:rsidR="00156477" w:rsidRPr="009C6982" w:rsidRDefault="00156477" w:rsidP="002C6DC0">
            <w:pPr>
              <w:spacing w:line="480" w:lineRule="auto"/>
              <w:pPrChange w:id="440" w:author="Alex" w:date="2015-07-24T19:38:00Z">
                <w:pPr/>
              </w:pPrChange>
            </w:pPr>
            <w:moveTo w:id="441" w:author="Alex" w:date="2015-07-24T18:57:00Z">
              <w:r w:rsidRPr="009C6982">
                <w:t>Hydrogen bond energy of the total system</w:t>
              </w:r>
            </w:moveTo>
          </w:p>
        </w:tc>
        <w:tc>
          <w:tcPr>
            <w:tcW w:w="1080" w:type="dxa"/>
          </w:tcPr>
          <w:p w14:paraId="0F7A0676" w14:textId="77777777" w:rsidR="00156477" w:rsidRPr="009C6982" w:rsidRDefault="00156477" w:rsidP="002C6DC0">
            <w:pPr>
              <w:spacing w:line="480" w:lineRule="auto"/>
              <w:jc w:val="center"/>
              <w:pPrChange w:id="442" w:author="Alex" w:date="2015-07-24T19:38:00Z">
                <w:pPr>
                  <w:jc w:val="center"/>
                </w:pPr>
              </w:pPrChange>
            </w:pPr>
            <w:moveTo w:id="443" w:author="Alex" w:date="2015-07-24T18:57:00Z">
              <w:r w:rsidRPr="009C6982">
                <w:t>-76.7</w:t>
              </w:r>
            </w:moveTo>
          </w:p>
        </w:tc>
        <w:tc>
          <w:tcPr>
            <w:tcW w:w="1058" w:type="dxa"/>
          </w:tcPr>
          <w:p w14:paraId="57569CA1" w14:textId="77777777" w:rsidR="00156477" w:rsidRPr="009C6982" w:rsidRDefault="00156477" w:rsidP="002C6DC0">
            <w:pPr>
              <w:spacing w:line="480" w:lineRule="auto"/>
              <w:jc w:val="center"/>
              <w:pPrChange w:id="444" w:author="Alex" w:date="2015-07-24T19:38:00Z">
                <w:pPr>
                  <w:jc w:val="center"/>
                </w:pPr>
              </w:pPrChange>
            </w:pPr>
            <w:moveTo w:id="445" w:author="Alex" w:date="2015-07-24T18:57:00Z">
              <w:r w:rsidRPr="009C6982">
                <w:t>-67.63</w:t>
              </w:r>
            </w:moveTo>
          </w:p>
        </w:tc>
      </w:tr>
      <w:tr w:rsidR="00156477" w:rsidRPr="009C6982" w14:paraId="33EDD68B" w14:textId="77777777" w:rsidTr="000650B5">
        <w:trPr>
          <w:trHeight w:val="255"/>
        </w:trPr>
        <w:tc>
          <w:tcPr>
            <w:tcW w:w="1034" w:type="dxa"/>
          </w:tcPr>
          <w:p w14:paraId="6020B009" w14:textId="77777777" w:rsidR="00156477" w:rsidRPr="009C6982" w:rsidRDefault="00156477" w:rsidP="002C6DC0">
            <w:pPr>
              <w:spacing w:line="480" w:lineRule="auto"/>
              <w:jc w:val="center"/>
              <w:pPrChange w:id="446" w:author="Alex" w:date="2015-07-24T19:38:00Z">
                <w:pPr>
                  <w:jc w:val="center"/>
                </w:pPr>
              </w:pPrChange>
            </w:pPr>
            <w:moveTo w:id="447" w:author="Alex" w:date="2015-07-24T18:57:00Z">
              <w:r w:rsidRPr="009C6982">
                <w:t>ns</w:t>
              </w:r>
            </w:moveTo>
          </w:p>
        </w:tc>
        <w:tc>
          <w:tcPr>
            <w:tcW w:w="874" w:type="dxa"/>
          </w:tcPr>
          <w:p w14:paraId="610E2E92" w14:textId="77777777" w:rsidR="00156477" w:rsidRPr="009C6982" w:rsidRDefault="00156477" w:rsidP="002C6DC0">
            <w:pPr>
              <w:spacing w:line="480" w:lineRule="auto"/>
              <w:jc w:val="center"/>
              <w:pPrChange w:id="448" w:author="Alex" w:date="2015-07-24T19:38:00Z">
                <w:pPr>
                  <w:jc w:val="center"/>
                </w:pPr>
              </w:pPrChange>
            </w:pPr>
            <w:moveTo w:id="449" w:author="Alex" w:date="2015-07-24T18:57:00Z">
              <w:r w:rsidRPr="009C6982">
                <w:t>ns</w:t>
              </w:r>
            </w:moveTo>
          </w:p>
        </w:tc>
        <w:tc>
          <w:tcPr>
            <w:tcW w:w="900" w:type="dxa"/>
          </w:tcPr>
          <w:p w14:paraId="781D870E" w14:textId="77777777" w:rsidR="00156477" w:rsidRPr="009C6982" w:rsidRDefault="00156477" w:rsidP="002C6DC0">
            <w:pPr>
              <w:spacing w:line="480" w:lineRule="auto"/>
              <w:jc w:val="center"/>
              <w:pPrChange w:id="450" w:author="Alex" w:date="2015-07-24T19:38:00Z">
                <w:pPr>
                  <w:jc w:val="center"/>
                </w:pPr>
              </w:pPrChange>
            </w:pPr>
            <w:moveTo w:id="451" w:author="Alex" w:date="2015-07-24T18:57:00Z">
              <w:r w:rsidRPr="009C6982">
                <w:t>0.11</w:t>
              </w:r>
            </w:moveTo>
          </w:p>
        </w:tc>
        <w:tc>
          <w:tcPr>
            <w:tcW w:w="3780" w:type="dxa"/>
          </w:tcPr>
          <w:p w14:paraId="1FD31322" w14:textId="77777777" w:rsidR="00156477" w:rsidRPr="009C6982" w:rsidRDefault="00156477" w:rsidP="002C6DC0">
            <w:pPr>
              <w:spacing w:line="480" w:lineRule="auto"/>
              <w:pPrChange w:id="452" w:author="Alex" w:date="2015-07-24T19:38:00Z">
                <w:pPr/>
              </w:pPrChange>
            </w:pPr>
            <w:proofErr w:type="spellStart"/>
            <w:moveTo w:id="453" w:author="Alex" w:date="2015-07-24T18:57:00Z">
              <w:r w:rsidRPr="009C6982">
                <w:t>Lennard</w:t>
              </w:r>
              <w:proofErr w:type="spellEnd"/>
              <w:r w:rsidRPr="009C6982">
                <w:t xml:space="preserve">-Jones repulsion around </w:t>
              </w:r>
              <w:proofErr w:type="spellStart"/>
              <w:r w:rsidRPr="009C6982">
                <w:t>E353</w:t>
              </w:r>
              <w:proofErr w:type="spellEnd"/>
            </w:moveTo>
          </w:p>
        </w:tc>
        <w:tc>
          <w:tcPr>
            <w:tcW w:w="1080" w:type="dxa"/>
          </w:tcPr>
          <w:p w14:paraId="7F91BA51" w14:textId="77777777" w:rsidR="00156477" w:rsidRPr="009C6982" w:rsidRDefault="00156477" w:rsidP="002C6DC0">
            <w:pPr>
              <w:spacing w:line="480" w:lineRule="auto"/>
              <w:jc w:val="center"/>
              <w:pPrChange w:id="454" w:author="Alex" w:date="2015-07-24T19:38:00Z">
                <w:pPr>
                  <w:jc w:val="center"/>
                </w:pPr>
              </w:pPrChange>
            </w:pPr>
            <w:moveTo w:id="455" w:author="Alex" w:date="2015-07-24T18:57:00Z">
              <w:r w:rsidRPr="009C6982">
                <w:t>0.67</w:t>
              </w:r>
            </w:moveTo>
          </w:p>
        </w:tc>
        <w:tc>
          <w:tcPr>
            <w:tcW w:w="1058" w:type="dxa"/>
          </w:tcPr>
          <w:p w14:paraId="14A5B3C2" w14:textId="77777777" w:rsidR="00156477" w:rsidRPr="009C6982" w:rsidRDefault="00156477" w:rsidP="002C6DC0">
            <w:pPr>
              <w:spacing w:line="480" w:lineRule="auto"/>
              <w:jc w:val="center"/>
              <w:pPrChange w:id="456" w:author="Alex" w:date="2015-07-24T19:38:00Z">
                <w:pPr>
                  <w:jc w:val="center"/>
                </w:pPr>
              </w:pPrChange>
            </w:pPr>
            <w:moveTo w:id="457" w:author="Alex" w:date="2015-07-24T18:57:00Z">
              <w:r w:rsidRPr="009C6982">
                <w:t>1.41</w:t>
              </w:r>
            </w:moveTo>
          </w:p>
        </w:tc>
      </w:tr>
      <w:tr w:rsidR="00156477" w:rsidRPr="009C6982" w14:paraId="148D7F53" w14:textId="77777777" w:rsidTr="000650B5">
        <w:trPr>
          <w:trHeight w:val="503"/>
        </w:trPr>
        <w:tc>
          <w:tcPr>
            <w:tcW w:w="1034" w:type="dxa"/>
          </w:tcPr>
          <w:p w14:paraId="464C6DC2" w14:textId="77777777" w:rsidR="00156477" w:rsidRPr="009C6982" w:rsidRDefault="00156477" w:rsidP="002C6DC0">
            <w:pPr>
              <w:spacing w:line="480" w:lineRule="auto"/>
              <w:jc w:val="center"/>
              <w:pPrChange w:id="458" w:author="Alex" w:date="2015-07-24T19:38:00Z">
                <w:pPr>
                  <w:jc w:val="center"/>
                </w:pPr>
              </w:pPrChange>
            </w:pPr>
            <w:moveTo w:id="459" w:author="Alex" w:date="2015-07-24T18:57:00Z">
              <w:r w:rsidRPr="009C6982">
                <w:t>ns</w:t>
              </w:r>
            </w:moveTo>
          </w:p>
        </w:tc>
        <w:tc>
          <w:tcPr>
            <w:tcW w:w="874" w:type="dxa"/>
          </w:tcPr>
          <w:p w14:paraId="7D1B8E74" w14:textId="77777777" w:rsidR="00156477" w:rsidRPr="009C6982" w:rsidRDefault="00156477" w:rsidP="002C6DC0">
            <w:pPr>
              <w:spacing w:line="480" w:lineRule="auto"/>
              <w:jc w:val="center"/>
              <w:pPrChange w:id="460" w:author="Alex" w:date="2015-07-24T19:38:00Z">
                <w:pPr>
                  <w:jc w:val="center"/>
                </w:pPr>
              </w:pPrChange>
            </w:pPr>
            <w:moveTo w:id="461" w:author="Alex" w:date="2015-07-24T18:57:00Z">
              <w:r w:rsidRPr="009C6982">
                <w:t>ns</w:t>
              </w:r>
            </w:moveTo>
          </w:p>
        </w:tc>
        <w:tc>
          <w:tcPr>
            <w:tcW w:w="900" w:type="dxa"/>
          </w:tcPr>
          <w:p w14:paraId="2534F652" w14:textId="77777777" w:rsidR="00156477" w:rsidRPr="009C6982" w:rsidRDefault="00156477" w:rsidP="002C6DC0">
            <w:pPr>
              <w:spacing w:line="480" w:lineRule="auto"/>
              <w:jc w:val="center"/>
              <w:pPrChange w:id="462" w:author="Alex" w:date="2015-07-24T19:38:00Z">
                <w:pPr>
                  <w:jc w:val="center"/>
                </w:pPr>
              </w:pPrChange>
            </w:pPr>
            <w:moveTo w:id="463" w:author="Alex" w:date="2015-07-24T18:57:00Z">
              <w:r w:rsidRPr="009C6982">
                <w:t>0.27</w:t>
              </w:r>
            </w:moveTo>
          </w:p>
        </w:tc>
        <w:tc>
          <w:tcPr>
            <w:tcW w:w="3780" w:type="dxa"/>
          </w:tcPr>
          <w:p w14:paraId="7BDA7D21" w14:textId="77777777" w:rsidR="00156477" w:rsidRPr="009C6982" w:rsidRDefault="00156477" w:rsidP="002C6DC0">
            <w:pPr>
              <w:spacing w:line="480" w:lineRule="auto"/>
              <w:pPrChange w:id="464" w:author="Alex" w:date="2015-07-24T19:38:00Z">
                <w:pPr/>
              </w:pPrChange>
            </w:pPr>
            <w:moveTo w:id="465" w:author="Alex" w:date="2015-07-24T18:57:00Z">
              <w:r w:rsidRPr="009C6982">
                <w:t>Average hydrophobic surface area without pNPG</w:t>
              </w:r>
            </w:moveTo>
          </w:p>
        </w:tc>
        <w:tc>
          <w:tcPr>
            <w:tcW w:w="1080" w:type="dxa"/>
          </w:tcPr>
          <w:p w14:paraId="07FF56EC" w14:textId="77777777" w:rsidR="00156477" w:rsidRPr="009C6982" w:rsidRDefault="00156477" w:rsidP="002C6DC0">
            <w:pPr>
              <w:spacing w:line="480" w:lineRule="auto"/>
              <w:jc w:val="center"/>
              <w:pPrChange w:id="466" w:author="Alex" w:date="2015-07-24T19:38:00Z">
                <w:pPr>
                  <w:jc w:val="center"/>
                </w:pPr>
              </w:pPrChange>
            </w:pPr>
            <w:moveTo w:id="467" w:author="Alex" w:date="2015-07-24T18:57:00Z">
              <w:r w:rsidRPr="009C6982">
                <w:t>0.51</w:t>
              </w:r>
            </w:moveTo>
          </w:p>
        </w:tc>
        <w:tc>
          <w:tcPr>
            <w:tcW w:w="1058" w:type="dxa"/>
          </w:tcPr>
          <w:p w14:paraId="69B65FFE" w14:textId="77777777" w:rsidR="00156477" w:rsidRPr="009C6982" w:rsidRDefault="00156477" w:rsidP="002C6DC0">
            <w:pPr>
              <w:spacing w:line="480" w:lineRule="auto"/>
              <w:jc w:val="center"/>
              <w:pPrChange w:id="468" w:author="Alex" w:date="2015-07-24T19:38:00Z">
                <w:pPr>
                  <w:jc w:val="center"/>
                </w:pPr>
              </w:pPrChange>
            </w:pPr>
            <w:moveTo w:id="469" w:author="Alex" w:date="2015-07-24T18:57:00Z">
              <w:r w:rsidRPr="009C6982">
                <w:t>1.75</w:t>
              </w:r>
            </w:moveTo>
          </w:p>
        </w:tc>
      </w:tr>
      <w:tr w:rsidR="00156477" w:rsidRPr="009C6982" w14:paraId="2197381A" w14:textId="77777777" w:rsidTr="000650B5">
        <w:trPr>
          <w:trHeight w:val="255"/>
        </w:trPr>
        <w:tc>
          <w:tcPr>
            <w:tcW w:w="1034" w:type="dxa"/>
          </w:tcPr>
          <w:p w14:paraId="135A43C9" w14:textId="77777777" w:rsidR="00156477" w:rsidRPr="009C6982" w:rsidRDefault="00156477" w:rsidP="002C6DC0">
            <w:pPr>
              <w:spacing w:line="480" w:lineRule="auto"/>
              <w:jc w:val="center"/>
              <w:pPrChange w:id="470" w:author="Alex" w:date="2015-07-24T19:38:00Z">
                <w:pPr>
                  <w:jc w:val="center"/>
                </w:pPr>
              </w:pPrChange>
            </w:pPr>
            <w:moveTo w:id="471" w:author="Alex" w:date="2015-07-24T18:57:00Z">
              <w:r w:rsidRPr="009C6982">
                <w:t>ns</w:t>
              </w:r>
            </w:moveTo>
          </w:p>
        </w:tc>
        <w:tc>
          <w:tcPr>
            <w:tcW w:w="874" w:type="dxa"/>
          </w:tcPr>
          <w:p w14:paraId="08E72514" w14:textId="77777777" w:rsidR="00156477" w:rsidRPr="009C6982" w:rsidRDefault="00156477" w:rsidP="002C6DC0">
            <w:pPr>
              <w:spacing w:line="480" w:lineRule="auto"/>
              <w:jc w:val="center"/>
              <w:pPrChange w:id="472" w:author="Alex" w:date="2015-07-24T19:38:00Z">
                <w:pPr>
                  <w:jc w:val="center"/>
                </w:pPr>
              </w:pPrChange>
            </w:pPr>
            <w:moveTo w:id="473" w:author="Alex" w:date="2015-07-24T18:57:00Z">
              <w:r w:rsidRPr="009C6982">
                <w:t>ns</w:t>
              </w:r>
            </w:moveTo>
          </w:p>
        </w:tc>
        <w:tc>
          <w:tcPr>
            <w:tcW w:w="900" w:type="dxa"/>
          </w:tcPr>
          <w:p w14:paraId="26862671" w14:textId="77777777" w:rsidR="00156477" w:rsidRPr="009C6982" w:rsidRDefault="00156477" w:rsidP="002C6DC0">
            <w:pPr>
              <w:spacing w:line="480" w:lineRule="auto"/>
              <w:jc w:val="center"/>
              <w:pPrChange w:id="474" w:author="Alex" w:date="2015-07-24T19:38:00Z">
                <w:pPr>
                  <w:jc w:val="center"/>
                </w:pPr>
              </w:pPrChange>
            </w:pPr>
            <w:moveTo w:id="475" w:author="Alex" w:date="2015-07-24T18:57:00Z">
              <w:r w:rsidRPr="009C6982">
                <w:t>0.32</w:t>
              </w:r>
            </w:moveTo>
          </w:p>
        </w:tc>
        <w:tc>
          <w:tcPr>
            <w:tcW w:w="3780" w:type="dxa"/>
          </w:tcPr>
          <w:p w14:paraId="037D7D0B" w14:textId="77777777" w:rsidR="00156477" w:rsidRPr="009C6982" w:rsidRDefault="00156477" w:rsidP="002C6DC0">
            <w:pPr>
              <w:spacing w:line="480" w:lineRule="auto"/>
              <w:pPrChange w:id="476" w:author="Alex" w:date="2015-07-24T19:38:00Z">
                <w:pPr/>
              </w:pPrChange>
            </w:pPr>
            <w:moveTo w:id="477" w:author="Alex" w:date="2015-07-24T18:57:00Z">
              <w:r w:rsidRPr="009C6982">
                <w:t xml:space="preserve">Packing around </w:t>
              </w:r>
              <w:proofErr w:type="spellStart"/>
              <w:r w:rsidRPr="009C6982">
                <w:t>E353</w:t>
              </w:r>
              <w:proofErr w:type="spellEnd"/>
              <w:r w:rsidRPr="009C6982">
                <w:t xml:space="preserve"> without pNPG</w:t>
              </w:r>
            </w:moveTo>
          </w:p>
        </w:tc>
        <w:tc>
          <w:tcPr>
            <w:tcW w:w="1080" w:type="dxa"/>
          </w:tcPr>
          <w:p w14:paraId="0032C71F" w14:textId="77777777" w:rsidR="00156477" w:rsidRPr="009C6982" w:rsidRDefault="00156477" w:rsidP="002C6DC0">
            <w:pPr>
              <w:spacing w:line="480" w:lineRule="auto"/>
              <w:jc w:val="center"/>
              <w:pPrChange w:id="478" w:author="Alex" w:date="2015-07-24T19:38:00Z">
                <w:pPr>
                  <w:jc w:val="center"/>
                </w:pPr>
              </w:pPrChange>
            </w:pPr>
            <w:moveTo w:id="479" w:author="Alex" w:date="2015-07-24T18:57:00Z">
              <w:r w:rsidRPr="009C6982">
                <w:t>0.37</w:t>
              </w:r>
            </w:moveTo>
          </w:p>
        </w:tc>
        <w:tc>
          <w:tcPr>
            <w:tcW w:w="1058" w:type="dxa"/>
          </w:tcPr>
          <w:p w14:paraId="370DA59D" w14:textId="77777777" w:rsidR="00156477" w:rsidRPr="009C6982" w:rsidRDefault="00156477" w:rsidP="002C6DC0">
            <w:pPr>
              <w:spacing w:line="480" w:lineRule="auto"/>
              <w:jc w:val="center"/>
              <w:pPrChange w:id="480" w:author="Alex" w:date="2015-07-24T19:38:00Z">
                <w:pPr>
                  <w:jc w:val="center"/>
                </w:pPr>
              </w:pPrChange>
            </w:pPr>
            <w:moveTo w:id="481" w:author="Alex" w:date="2015-07-24T18:57:00Z">
              <w:r w:rsidRPr="009C6982">
                <w:t>0.99</w:t>
              </w:r>
            </w:moveTo>
          </w:p>
        </w:tc>
      </w:tr>
      <w:tr w:rsidR="00156477" w:rsidRPr="009C6982" w14:paraId="7E642EC7" w14:textId="77777777" w:rsidTr="000650B5">
        <w:trPr>
          <w:trHeight w:val="255"/>
        </w:trPr>
        <w:tc>
          <w:tcPr>
            <w:tcW w:w="1034" w:type="dxa"/>
          </w:tcPr>
          <w:p w14:paraId="41500AEC" w14:textId="77777777" w:rsidR="00156477" w:rsidRPr="009C6982" w:rsidRDefault="00156477" w:rsidP="002C6DC0">
            <w:pPr>
              <w:spacing w:line="480" w:lineRule="auto"/>
              <w:jc w:val="center"/>
              <w:pPrChange w:id="482" w:author="Alex" w:date="2015-07-24T19:38:00Z">
                <w:pPr>
                  <w:jc w:val="center"/>
                </w:pPr>
              </w:pPrChange>
            </w:pPr>
            <w:moveTo w:id="483" w:author="Alex" w:date="2015-07-24T18:57:00Z">
              <w:r w:rsidRPr="009C6982">
                <w:t>ns</w:t>
              </w:r>
            </w:moveTo>
          </w:p>
        </w:tc>
        <w:tc>
          <w:tcPr>
            <w:tcW w:w="874" w:type="dxa"/>
          </w:tcPr>
          <w:p w14:paraId="36BFD288" w14:textId="77777777" w:rsidR="00156477" w:rsidRPr="009C6982" w:rsidRDefault="00156477" w:rsidP="002C6DC0">
            <w:pPr>
              <w:spacing w:line="480" w:lineRule="auto"/>
              <w:jc w:val="center"/>
              <w:pPrChange w:id="484" w:author="Alex" w:date="2015-07-24T19:38:00Z">
                <w:pPr>
                  <w:jc w:val="center"/>
                </w:pPr>
              </w:pPrChange>
            </w:pPr>
            <w:moveTo w:id="485" w:author="Alex" w:date="2015-07-24T18:57:00Z">
              <w:r w:rsidRPr="009C6982">
                <w:t>ns</w:t>
              </w:r>
            </w:moveTo>
          </w:p>
        </w:tc>
        <w:tc>
          <w:tcPr>
            <w:tcW w:w="900" w:type="dxa"/>
          </w:tcPr>
          <w:p w14:paraId="77FC7A3A" w14:textId="77777777" w:rsidR="00156477" w:rsidRPr="009C6982" w:rsidRDefault="00156477" w:rsidP="002C6DC0">
            <w:pPr>
              <w:spacing w:line="480" w:lineRule="auto"/>
              <w:jc w:val="center"/>
              <w:pPrChange w:id="486" w:author="Alex" w:date="2015-07-24T19:38:00Z">
                <w:pPr>
                  <w:jc w:val="center"/>
                </w:pPr>
              </w:pPrChange>
            </w:pPr>
            <w:moveTo w:id="487" w:author="Alex" w:date="2015-07-24T18:57:00Z">
              <w:r w:rsidRPr="009C6982">
                <w:t>0.34</w:t>
              </w:r>
            </w:moveTo>
          </w:p>
        </w:tc>
        <w:tc>
          <w:tcPr>
            <w:tcW w:w="3780" w:type="dxa"/>
          </w:tcPr>
          <w:p w14:paraId="2BEA0692" w14:textId="77777777" w:rsidR="00156477" w:rsidRPr="009C6982" w:rsidRDefault="00156477" w:rsidP="002C6DC0">
            <w:pPr>
              <w:spacing w:line="480" w:lineRule="auto"/>
              <w:pPrChange w:id="488" w:author="Alex" w:date="2015-07-24T19:38:00Z">
                <w:pPr/>
              </w:pPrChange>
            </w:pPr>
            <w:moveTo w:id="489" w:author="Alex" w:date="2015-07-24T18:57:00Z">
              <w:r w:rsidRPr="009C6982">
                <w:t xml:space="preserve">Packing around </w:t>
              </w:r>
              <w:proofErr w:type="spellStart"/>
              <w:r w:rsidRPr="009C6982">
                <w:t>E164</w:t>
              </w:r>
              <w:proofErr w:type="spellEnd"/>
              <w:r w:rsidRPr="009C6982">
                <w:t xml:space="preserve"> without pNPG</w:t>
              </w:r>
            </w:moveTo>
          </w:p>
        </w:tc>
        <w:tc>
          <w:tcPr>
            <w:tcW w:w="1080" w:type="dxa"/>
          </w:tcPr>
          <w:p w14:paraId="4C0AE07C" w14:textId="77777777" w:rsidR="00156477" w:rsidRPr="009C6982" w:rsidRDefault="00156477" w:rsidP="002C6DC0">
            <w:pPr>
              <w:spacing w:line="480" w:lineRule="auto"/>
              <w:jc w:val="center"/>
              <w:pPrChange w:id="490" w:author="Alex" w:date="2015-07-24T19:38:00Z">
                <w:pPr>
                  <w:jc w:val="center"/>
                </w:pPr>
              </w:pPrChange>
            </w:pPr>
            <w:moveTo w:id="491" w:author="Alex" w:date="2015-07-24T18:57:00Z">
              <w:r w:rsidRPr="009C6982">
                <w:t>0.37</w:t>
              </w:r>
            </w:moveTo>
          </w:p>
        </w:tc>
        <w:tc>
          <w:tcPr>
            <w:tcW w:w="1058" w:type="dxa"/>
          </w:tcPr>
          <w:p w14:paraId="5852DFE5" w14:textId="77777777" w:rsidR="00156477" w:rsidRPr="009C6982" w:rsidRDefault="00156477" w:rsidP="002C6DC0">
            <w:pPr>
              <w:spacing w:line="480" w:lineRule="auto"/>
              <w:jc w:val="center"/>
              <w:pPrChange w:id="492" w:author="Alex" w:date="2015-07-24T19:38:00Z">
                <w:pPr>
                  <w:jc w:val="center"/>
                </w:pPr>
              </w:pPrChange>
            </w:pPr>
            <w:moveTo w:id="493" w:author="Alex" w:date="2015-07-24T18:57:00Z">
              <w:r w:rsidRPr="009C6982">
                <w:t>0.99</w:t>
              </w:r>
            </w:moveTo>
          </w:p>
        </w:tc>
      </w:tr>
      <w:tr w:rsidR="00156477" w:rsidRPr="009C6982" w14:paraId="5CF92D4B" w14:textId="77777777" w:rsidTr="000650B5">
        <w:trPr>
          <w:trHeight w:val="255"/>
        </w:trPr>
        <w:tc>
          <w:tcPr>
            <w:tcW w:w="1034" w:type="dxa"/>
          </w:tcPr>
          <w:p w14:paraId="64637948" w14:textId="77777777" w:rsidR="00156477" w:rsidRPr="009C6982" w:rsidRDefault="00156477" w:rsidP="002C6DC0">
            <w:pPr>
              <w:spacing w:line="480" w:lineRule="auto"/>
              <w:jc w:val="center"/>
              <w:pPrChange w:id="494" w:author="Alex" w:date="2015-07-24T19:38:00Z">
                <w:pPr>
                  <w:jc w:val="center"/>
                </w:pPr>
              </w:pPrChange>
            </w:pPr>
            <w:moveTo w:id="495" w:author="Alex" w:date="2015-07-24T18:57:00Z">
              <w:r w:rsidRPr="009C6982">
                <w:t>ns</w:t>
              </w:r>
            </w:moveTo>
          </w:p>
        </w:tc>
        <w:tc>
          <w:tcPr>
            <w:tcW w:w="874" w:type="dxa"/>
          </w:tcPr>
          <w:p w14:paraId="5730BC10" w14:textId="77777777" w:rsidR="00156477" w:rsidRPr="009C6982" w:rsidRDefault="00156477" w:rsidP="002C6DC0">
            <w:pPr>
              <w:spacing w:line="480" w:lineRule="auto"/>
              <w:jc w:val="center"/>
              <w:pPrChange w:id="496" w:author="Alex" w:date="2015-07-24T19:38:00Z">
                <w:pPr>
                  <w:jc w:val="center"/>
                </w:pPr>
              </w:pPrChange>
            </w:pPr>
            <w:moveTo w:id="497" w:author="Alex" w:date="2015-07-24T18:57:00Z">
              <w:r w:rsidRPr="009C6982">
                <w:t>ns</w:t>
              </w:r>
            </w:moveTo>
          </w:p>
        </w:tc>
        <w:tc>
          <w:tcPr>
            <w:tcW w:w="900" w:type="dxa"/>
          </w:tcPr>
          <w:p w14:paraId="03AB83CA" w14:textId="77777777" w:rsidR="00156477" w:rsidRPr="009C6982" w:rsidRDefault="00156477" w:rsidP="002C6DC0">
            <w:pPr>
              <w:spacing w:line="480" w:lineRule="auto"/>
              <w:jc w:val="center"/>
              <w:pPrChange w:id="498" w:author="Alex" w:date="2015-07-24T19:38:00Z">
                <w:pPr>
                  <w:jc w:val="center"/>
                </w:pPr>
              </w:pPrChange>
            </w:pPr>
            <w:moveTo w:id="499" w:author="Alex" w:date="2015-07-24T18:57:00Z">
              <w:r w:rsidRPr="009C6982">
                <w:t>0.38</w:t>
              </w:r>
            </w:moveTo>
          </w:p>
        </w:tc>
        <w:tc>
          <w:tcPr>
            <w:tcW w:w="3780" w:type="dxa"/>
          </w:tcPr>
          <w:p w14:paraId="65EB84EB" w14:textId="77777777" w:rsidR="00156477" w:rsidRPr="009C6982" w:rsidRDefault="00156477" w:rsidP="002C6DC0">
            <w:pPr>
              <w:spacing w:line="480" w:lineRule="auto"/>
              <w:pPrChange w:id="500" w:author="Alex" w:date="2015-07-24T19:38:00Z">
                <w:pPr/>
              </w:pPrChange>
            </w:pPr>
            <w:moveTo w:id="501" w:author="Alex" w:date="2015-07-24T18:57:00Z">
              <w:r w:rsidRPr="009C6982">
                <w:t xml:space="preserve">Packing around </w:t>
              </w:r>
              <w:proofErr w:type="spellStart"/>
              <w:r w:rsidRPr="009C6982">
                <w:t>Y295</w:t>
              </w:r>
              <w:proofErr w:type="spellEnd"/>
              <w:r w:rsidRPr="009C6982">
                <w:t xml:space="preserve"> without pNPG</w:t>
              </w:r>
            </w:moveTo>
          </w:p>
        </w:tc>
        <w:tc>
          <w:tcPr>
            <w:tcW w:w="1080" w:type="dxa"/>
          </w:tcPr>
          <w:p w14:paraId="17570F7A" w14:textId="77777777" w:rsidR="00156477" w:rsidRPr="009C6982" w:rsidRDefault="00156477" w:rsidP="002C6DC0">
            <w:pPr>
              <w:spacing w:line="480" w:lineRule="auto"/>
              <w:jc w:val="center"/>
              <w:pPrChange w:id="502" w:author="Alex" w:date="2015-07-24T19:38:00Z">
                <w:pPr>
                  <w:jc w:val="center"/>
                </w:pPr>
              </w:pPrChange>
            </w:pPr>
            <w:moveTo w:id="503" w:author="Alex" w:date="2015-07-24T18:57:00Z">
              <w:r w:rsidRPr="009C6982">
                <w:t>0.34</w:t>
              </w:r>
            </w:moveTo>
          </w:p>
        </w:tc>
        <w:tc>
          <w:tcPr>
            <w:tcW w:w="1058" w:type="dxa"/>
          </w:tcPr>
          <w:p w14:paraId="01F98893" w14:textId="77777777" w:rsidR="00156477" w:rsidRPr="009C6982" w:rsidRDefault="00156477" w:rsidP="002C6DC0">
            <w:pPr>
              <w:spacing w:line="480" w:lineRule="auto"/>
              <w:jc w:val="center"/>
              <w:pPrChange w:id="504" w:author="Alex" w:date="2015-07-24T19:38:00Z">
                <w:pPr>
                  <w:jc w:val="center"/>
                </w:pPr>
              </w:pPrChange>
            </w:pPr>
            <w:moveTo w:id="505" w:author="Alex" w:date="2015-07-24T18:57:00Z">
              <w:r w:rsidRPr="009C6982">
                <w:t>0.99</w:t>
              </w:r>
            </w:moveTo>
          </w:p>
        </w:tc>
      </w:tr>
      <w:tr w:rsidR="00156477" w:rsidRPr="009C6982" w14:paraId="69C8A510" w14:textId="77777777" w:rsidTr="000650B5">
        <w:trPr>
          <w:trHeight w:val="255"/>
        </w:trPr>
        <w:tc>
          <w:tcPr>
            <w:tcW w:w="1034" w:type="dxa"/>
          </w:tcPr>
          <w:p w14:paraId="5E4B716F" w14:textId="77777777" w:rsidR="00156477" w:rsidRPr="009C6982" w:rsidRDefault="00156477" w:rsidP="002C6DC0">
            <w:pPr>
              <w:spacing w:line="480" w:lineRule="auto"/>
              <w:jc w:val="center"/>
              <w:pPrChange w:id="506" w:author="Alex" w:date="2015-07-24T19:38:00Z">
                <w:pPr>
                  <w:jc w:val="center"/>
                </w:pPr>
              </w:pPrChange>
            </w:pPr>
            <w:moveTo w:id="507" w:author="Alex" w:date="2015-07-24T18:57:00Z">
              <w:r w:rsidRPr="009C6982">
                <w:t>ns</w:t>
              </w:r>
            </w:moveTo>
          </w:p>
        </w:tc>
        <w:tc>
          <w:tcPr>
            <w:tcW w:w="874" w:type="dxa"/>
          </w:tcPr>
          <w:p w14:paraId="0F4BA258" w14:textId="77777777" w:rsidR="00156477" w:rsidRPr="009C6982" w:rsidRDefault="00156477" w:rsidP="002C6DC0">
            <w:pPr>
              <w:spacing w:line="480" w:lineRule="auto"/>
              <w:jc w:val="center"/>
              <w:pPrChange w:id="508" w:author="Alex" w:date="2015-07-24T19:38:00Z">
                <w:pPr>
                  <w:jc w:val="center"/>
                </w:pPr>
              </w:pPrChange>
            </w:pPr>
            <w:moveTo w:id="509" w:author="Alex" w:date="2015-07-24T18:57:00Z">
              <w:r w:rsidRPr="009C6982">
                <w:t>ns</w:t>
              </w:r>
            </w:moveTo>
          </w:p>
        </w:tc>
        <w:tc>
          <w:tcPr>
            <w:tcW w:w="900" w:type="dxa"/>
          </w:tcPr>
          <w:p w14:paraId="639FB679" w14:textId="77777777" w:rsidR="00156477" w:rsidRPr="009C6982" w:rsidRDefault="00156477" w:rsidP="002C6DC0">
            <w:pPr>
              <w:spacing w:line="480" w:lineRule="auto"/>
              <w:jc w:val="center"/>
              <w:pPrChange w:id="510" w:author="Alex" w:date="2015-07-24T19:38:00Z">
                <w:pPr>
                  <w:jc w:val="center"/>
                </w:pPr>
              </w:pPrChange>
            </w:pPr>
            <w:moveTo w:id="511" w:author="Alex" w:date="2015-07-24T18:57:00Z">
              <w:r w:rsidRPr="009C6982">
                <w:t>0.51</w:t>
              </w:r>
            </w:moveTo>
          </w:p>
        </w:tc>
        <w:tc>
          <w:tcPr>
            <w:tcW w:w="3780" w:type="dxa"/>
          </w:tcPr>
          <w:p w14:paraId="01283C1E" w14:textId="77777777" w:rsidR="00156477" w:rsidRPr="009C6982" w:rsidRDefault="00156477" w:rsidP="002C6DC0">
            <w:pPr>
              <w:spacing w:line="480" w:lineRule="auto"/>
              <w:pPrChange w:id="512" w:author="Alex" w:date="2015-07-24T19:38:00Z">
                <w:pPr/>
              </w:pPrChange>
            </w:pPr>
            <w:proofErr w:type="spellStart"/>
            <w:moveTo w:id="513" w:author="Alex" w:date="2015-07-24T18:57:00Z">
              <w:r w:rsidRPr="009C6982">
                <w:t>Lennard</w:t>
              </w:r>
              <w:proofErr w:type="spellEnd"/>
              <w:r w:rsidRPr="009C6982">
                <w:t xml:space="preserve">-Jones repulsion of </w:t>
              </w:r>
              <w:proofErr w:type="spellStart"/>
              <w:r w:rsidRPr="009C6982">
                <w:t>E164</w:t>
              </w:r>
              <w:proofErr w:type="spellEnd"/>
            </w:moveTo>
          </w:p>
        </w:tc>
        <w:tc>
          <w:tcPr>
            <w:tcW w:w="1080" w:type="dxa"/>
          </w:tcPr>
          <w:p w14:paraId="7F96FD8C" w14:textId="77777777" w:rsidR="00156477" w:rsidRPr="009C6982" w:rsidRDefault="00156477" w:rsidP="002C6DC0">
            <w:pPr>
              <w:spacing w:line="480" w:lineRule="auto"/>
              <w:jc w:val="center"/>
              <w:pPrChange w:id="514" w:author="Alex" w:date="2015-07-24T19:38:00Z">
                <w:pPr>
                  <w:jc w:val="center"/>
                </w:pPr>
              </w:pPrChange>
            </w:pPr>
            <w:moveTo w:id="515" w:author="Alex" w:date="2015-07-24T18:57:00Z">
              <w:r w:rsidRPr="009C6982">
                <w:t>0.83</w:t>
              </w:r>
            </w:moveTo>
          </w:p>
        </w:tc>
        <w:tc>
          <w:tcPr>
            <w:tcW w:w="1058" w:type="dxa"/>
          </w:tcPr>
          <w:p w14:paraId="5E89DBF8" w14:textId="77777777" w:rsidR="00156477" w:rsidRPr="009C6982" w:rsidRDefault="00156477" w:rsidP="002C6DC0">
            <w:pPr>
              <w:spacing w:line="480" w:lineRule="auto"/>
              <w:jc w:val="center"/>
              <w:pPrChange w:id="516" w:author="Alex" w:date="2015-07-24T19:38:00Z">
                <w:pPr>
                  <w:jc w:val="center"/>
                </w:pPr>
              </w:pPrChange>
            </w:pPr>
            <w:moveTo w:id="517" w:author="Alex" w:date="2015-07-24T18:57:00Z">
              <w:r w:rsidRPr="009C6982">
                <w:t>1.53</w:t>
              </w:r>
            </w:moveTo>
          </w:p>
        </w:tc>
      </w:tr>
    </w:tbl>
    <w:p w14:paraId="51714D33" w14:textId="77777777" w:rsidR="00156477" w:rsidRDefault="00156477" w:rsidP="002C6DC0">
      <w:pPr>
        <w:spacing w:line="480" w:lineRule="auto"/>
      </w:pPr>
    </w:p>
    <w:p w14:paraId="02AB7712" w14:textId="77777777" w:rsidR="00156477" w:rsidRPr="00794F66" w:rsidRDefault="00156477" w:rsidP="002C6DC0">
      <w:pPr>
        <w:spacing w:line="480" w:lineRule="auto"/>
        <w:rPr>
          <w:b/>
        </w:rPr>
        <w:pPrChange w:id="518" w:author="Alex" w:date="2015-07-24T19:38:00Z">
          <w:pPr>
            <w:spacing w:line="480" w:lineRule="auto"/>
          </w:pPr>
        </w:pPrChange>
      </w:pPr>
      <w:moveTo w:id="519" w:author="Alex" w:date="2015-07-24T18:57:00Z">
        <w:r w:rsidRPr="00794F66">
          <w:rPr>
            <w:b/>
          </w:rPr>
          <w:t>Table 1. Most informative structural features predicting each kinetic constant</w:t>
        </w:r>
      </w:moveTo>
    </w:p>
    <w:p w14:paraId="0703A357" w14:textId="77777777" w:rsidR="00156477" w:rsidDel="00156477" w:rsidRDefault="00156477" w:rsidP="002C6DC0">
      <w:pPr>
        <w:spacing w:line="480" w:lineRule="auto"/>
        <w:rPr>
          <w:del w:id="520" w:author="Alex" w:date="2015-07-24T18:57:00Z"/>
        </w:rPr>
        <w:pPrChange w:id="521" w:author="Alex" w:date="2015-07-24T19:38:00Z">
          <w:pPr>
            <w:spacing w:line="480" w:lineRule="auto"/>
          </w:pPr>
        </w:pPrChange>
      </w:pPr>
      <w:moveTo w:id="522" w:author="Alex" w:date="2015-07-24T18:57:00Z">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w:t>
        </w:r>
        <w:r>
          <w:lastRenderedPageBreak/>
          <w:t xml:space="preserve">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2. </w:t>
        </w:r>
        <w:r w:rsidRPr="005C44A4">
          <w:rPr>
            <w:i/>
          </w:rPr>
          <w:t>ns=feature not selected by the algorithm</w:t>
        </w:r>
      </w:moveTo>
    </w:p>
    <w:moveToRangeEnd w:id="290"/>
    <w:p w14:paraId="63AB1329" w14:textId="77777777" w:rsidR="00156477" w:rsidRDefault="00156477" w:rsidP="002C6DC0">
      <w:pPr>
        <w:spacing w:line="480" w:lineRule="auto"/>
        <w:rPr>
          <w:ins w:id="523" w:author="Alex" w:date="2015-07-24T18:57:00Z"/>
        </w:rPr>
        <w:pPrChange w:id="524" w:author="Alex" w:date="2015-07-24T19:38:00Z">
          <w:pPr>
            <w:spacing w:line="480" w:lineRule="auto"/>
          </w:pPr>
        </w:pPrChange>
      </w:pPr>
    </w:p>
    <w:p w14:paraId="350AE4C3" w14:textId="77777777" w:rsidR="00156477" w:rsidRDefault="00156477" w:rsidP="002C6DC0">
      <w:pPr>
        <w:spacing w:line="480" w:lineRule="auto"/>
        <w:pPrChange w:id="525" w:author="Alex" w:date="2015-07-24T19:38:00Z">
          <w:pPr>
            <w:spacing w:line="480" w:lineRule="auto"/>
          </w:pPr>
        </w:pPrChange>
      </w:pPr>
    </w:p>
    <w:p w14:paraId="285AF232" w14:textId="2ED2FBC3" w:rsidR="00DF34E5" w:rsidRDefault="00114C36" w:rsidP="002C6DC0">
      <w:pPr>
        <w:spacing w:line="480" w:lineRule="auto"/>
        <w:pPrChange w:id="526" w:author="Alex" w:date="2015-07-24T19:38:00Z">
          <w:pPr>
            <w:spacing w:line="480" w:lineRule="auto"/>
          </w:pPr>
        </w:pPrChange>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ins w:id="527" w:author="Alex" w:date="2015-07-24T19:23:00Z">
        <w:r w:rsidR="0041704D">
          <w:t xml:space="preserve"> </w:t>
        </w:r>
      </w:ins>
      <w:r w:rsidR="00B456CE">
        <w:fldChar w:fldCharType="begin"/>
      </w:r>
      <w:r w:rsidR="0028627B">
        <w:instrText xml:space="preserve"> ADDIN EN.CITE &lt;EndNote&gt;&lt;Cite&gt;&lt;Author&gt;Fersht&lt;/Author&gt;&lt;Year&gt;1999&lt;/Year&gt;&lt;RecNum&gt;33&lt;/RecNum&gt;&lt;DisplayText&gt;(22)&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8627B">
        <w:rPr>
          <w:noProof/>
        </w:rPr>
        <w:t>(22)</w:t>
      </w:r>
      <w:r w:rsidR="00B456CE">
        <w:fldChar w:fldCharType="end"/>
      </w:r>
      <w:r w:rsidR="00D611EC">
        <w:t xml:space="preserve"> </w:t>
      </w:r>
      <w:moveToRangeStart w:id="528" w:author="Justin Siegel" w:date="2015-07-23T22:31:00Z" w:name="move299310047"/>
      <w:moveTo w:id="529" w:author="Justin Siegel" w:date="2015-07-23T22:31:00Z">
        <w:r w:rsidR="00A62182">
          <w:t xml:space="preserve">To further support this proposed classical lock-and-key mechanism, the observed </w:t>
        </w:r>
        <w:del w:id="530" w:author="Alex" w:date="2015-07-24T19:37:00Z">
          <w:r w:rsidR="00A62182" w:rsidDel="004A0EB9">
            <w:delText>RMSD</w:delText>
          </w:r>
        </w:del>
      </w:moveTo>
      <w:ins w:id="531" w:author="Alex" w:date="2015-07-24T19:37:00Z">
        <w:r w:rsidR="004A0EB9">
          <w:t>root mean square deviation (</w:t>
        </w:r>
        <w:proofErr w:type="spellStart"/>
        <w:r w:rsidR="004A0EB9">
          <w:t>RMSD</w:t>
        </w:r>
        <w:proofErr w:type="spellEnd"/>
        <w:r w:rsidR="004A0EB9">
          <w:t>)</w:t>
        </w:r>
      </w:ins>
      <w:moveTo w:id="532" w:author="Justin Siegel" w:date="2015-07-23T22:31:00Z">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moveTo>
      <w:moveToRangeEnd w:id="528"/>
      <w:ins w:id="533" w:author="Justin Siegel" w:date="2015-07-23T22:32:00Z">
        <w:r w:rsidR="00A62182">
          <w:t xml:space="preserve"> </w:t>
        </w:r>
      </w:ins>
      <w:ins w:id="534" w:author="Justin Siegel" w:date="2015-07-23T22:41:00Z">
        <w:r w:rsidR="003A31D2">
          <w:t>I</w:t>
        </w:r>
      </w:ins>
      <w:ins w:id="535" w:author="Justin Siegel" w:date="2015-07-23T22:25:00Z">
        <w:r w:rsidR="00A64618">
          <w:t xml:space="preserve">t is important </w:t>
        </w:r>
        <w:r w:rsidR="00A64618">
          <w:lastRenderedPageBreak/>
          <w:t>to note that K</w:t>
        </w:r>
      </w:ins>
      <w:ins w:id="536" w:author="Justin Siegel" w:date="2015-07-23T22:41:00Z">
        <w:r w:rsidR="003A31D2" w:rsidRPr="003A31D2">
          <w:rPr>
            <w:vertAlign w:val="subscript"/>
            <w:rPrChange w:id="537" w:author="Justin Siegel" w:date="2015-07-23T22:41:00Z">
              <w:rPr/>
            </w:rPrChange>
          </w:rPr>
          <w:t>M</w:t>
        </w:r>
      </w:ins>
      <w:ins w:id="538" w:author="Justin Siegel" w:date="2015-07-23T22:25:00Z">
        <w:r w:rsidR="00A64618">
          <w:t xml:space="preserve"> is a complex kinetic constant and not </w:t>
        </w:r>
      </w:ins>
      <w:ins w:id="539" w:author="Justin Siegel" w:date="2015-07-23T22:32:00Z">
        <w:r w:rsidR="00A62182">
          <w:t>necessarily</w:t>
        </w:r>
      </w:ins>
      <w:ins w:id="540" w:author="Justin Siegel" w:date="2015-07-23T22:25:00Z">
        <w:r w:rsidR="00A64618">
          <w:t xml:space="preserve"> correlated to </w:t>
        </w:r>
      </w:ins>
      <w:ins w:id="541" w:author="Justin Siegel" w:date="2015-07-23T22:41:00Z">
        <w:r w:rsidR="003A31D2">
          <w:t xml:space="preserve">substrate </w:t>
        </w:r>
      </w:ins>
      <w:ins w:id="542" w:author="Justin Siegel" w:date="2015-07-23T22:42:00Z">
        <w:r w:rsidR="003A31D2">
          <w:t>binding</w:t>
        </w:r>
      </w:ins>
      <w:ins w:id="543" w:author="Justin Siegel" w:date="2015-07-23T22:41:00Z">
        <w:r w:rsidR="003A31D2">
          <w:t xml:space="preserve"> (i.e. </w:t>
        </w:r>
      </w:ins>
      <w:proofErr w:type="spellStart"/>
      <w:ins w:id="544" w:author="Justin Siegel" w:date="2015-07-23T22:25:00Z">
        <w:r w:rsidR="00A64618">
          <w:t>K</w:t>
        </w:r>
        <w:r w:rsidR="00A64618" w:rsidRPr="00A62182">
          <w:rPr>
            <w:vertAlign w:val="subscript"/>
            <w:rPrChange w:id="545" w:author="Justin Siegel" w:date="2015-07-23T22:32:00Z">
              <w:rPr/>
            </w:rPrChange>
          </w:rPr>
          <w:t>d</w:t>
        </w:r>
        <w:proofErr w:type="spellEnd"/>
        <w:r w:rsidR="003A31D2">
          <w:t>)</w:t>
        </w:r>
      </w:ins>
      <w:ins w:id="546" w:author="Justin Siegel" w:date="2015-07-23T22:42:00Z">
        <w:r w:rsidR="003A31D2">
          <w:t>.  Furthermore</w:t>
        </w:r>
      </w:ins>
      <w:ins w:id="547" w:author="Alex" w:date="2015-07-24T19:27:00Z">
        <w:r w:rsidR="005439F6">
          <w:t>,</w:t>
        </w:r>
      </w:ins>
      <w:ins w:id="548" w:author="Justin Siegel" w:date="2015-07-23T22:40:00Z">
        <w:r w:rsidR="003A31D2">
          <w:t xml:space="preserve"> the relationship </w:t>
        </w:r>
      </w:ins>
      <w:ins w:id="549" w:author="Justin Siegel" w:date="2015-07-23T22:42:00Z">
        <w:r w:rsidR="003A31D2">
          <w:t>between K</w:t>
        </w:r>
        <w:r w:rsidR="003A31D2" w:rsidRPr="003A31D2">
          <w:rPr>
            <w:vertAlign w:val="subscript"/>
            <w:rPrChange w:id="550" w:author="Justin Siegel" w:date="2015-07-23T22:42:00Z">
              <w:rPr/>
            </w:rPrChange>
          </w:rPr>
          <w:t>M</w:t>
        </w:r>
        <w:r w:rsidR="003A31D2">
          <w:t xml:space="preserve"> and </w:t>
        </w:r>
        <w:proofErr w:type="spellStart"/>
        <w:r w:rsidR="003A31D2">
          <w:t>K</w:t>
        </w:r>
        <w:r w:rsidR="003A31D2" w:rsidRPr="003A31D2">
          <w:rPr>
            <w:vertAlign w:val="subscript"/>
            <w:rPrChange w:id="551" w:author="Justin Siegel" w:date="2015-07-23T22:42:00Z">
              <w:rPr/>
            </w:rPrChange>
          </w:rPr>
          <w:t>d</w:t>
        </w:r>
        <w:proofErr w:type="spellEnd"/>
        <w:r w:rsidR="003A31D2">
          <w:t xml:space="preserve"> </w:t>
        </w:r>
      </w:ins>
      <w:ins w:id="552" w:author="Justin Siegel" w:date="2015-07-23T22:40:00Z">
        <w:r w:rsidR="003A31D2">
          <w:t xml:space="preserve">may change between mutants. </w:t>
        </w:r>
      </w:ins>
      <w:ins w:id="553" w:author="Justin Siegel" w:date="2015-07-23T22:41:00Z">
        <w:del w:id="554" w:author="Alex" w:date="2015-07-24T19:27:00Z">
          <w:r w:rsidR="003A31D2" w:rsidDel="005439F6">
            <w:delText xml:space="preserve"> </w:delText>
          </w:r>
        </w:del>
        <w:r w:rsidR="003A31D2">
          <w:t>However, K</w:t>
        </w:r>
        <w:r w:rsidR="003A31D2" w:rsidRPr="003A31D2">
          <w:rPr>
            <w:vertAlign w:val="subscript"/>
            <w:rPrChange w:id="555" w:author="Justin Siegel" w:date="2015-07-23T22:43:00Z">
              <w:rPr/>
            </w:rPrChange>
          </w:rPr>
          <w:t>M</w:t>
        </w:r>
        <w:r w:rsidR="003A31D2">
          <w:t xml:space="preserve"> is the generally the functional parameter of interest when modulating enzymes and therefore the ability to predictively model K</w:t>
        </w:r>
        <w:del w:id="556" w:author="Alex" w:date="2015-07-24T19:28:00Z">
          <w:r w:rsidR="003A31D2" w:rsidRPr="005439F6" w:rsidDel="005439F6">
            <w:rPr>
              <w:vertAlign w:val="subscript"/>
              <w:rPrChange w:id="557" w:author="Alex" w:date="2015-07-24T19:28:00Z">
                <w:rPr/>
              </w:rPrChange>
            </w:rPr>
            <w:delText>m</w:delText>
          </w:r>
        </w:del>
      </w:ins>
      <w:ins w:id="558" w:author="Alex" w:date="2015-07-24T19:28:00Z">
        <w:r w:rsidR="005439F6" w:rsidRPr="005439F6">
          <w:rPr>
            <w:vertAlign w:val="subscript"/>
            <w:rPrChange w:id="559" w:author="Alex" w:date="2015-07-24T19:28:00Z">
              <w:rPr/>
            </w:rPrChange>
          </w:rPr>
          <w:t>M</w:t>
        </w:r>
      </w:ins>
      <w:ins w:id="560" w:author="Justin Siegel" w:date="2015-07-23T22:41:00Z">
        <w:r w:rsidR="003A31D2">
          <w:t xml:space="preserve"> </w:t>
        </w:r>
      </w:ins>
      <w:ins w:id="561" w:author="Justin Siegel" w:date="2015-07-23T22:42:00Z">
        <w:r w:rsidR="003A31D2">
          <w:t xml:space="preserve">is of significant interest. </w:t>
        </w:r>
        <w:del w:id="562" w:author="Alex" w:date="2015-07-24T19:28:00Z">
          <w:r w:rsidR="003A31D2" w:rsidDel="005439F6">
            <w:delText xml:space="preserve"> </w:delText>
          </w:r>
        </w:del>
        <w:r w:rsidR="003A31D2">
          <w:t>Still</w:t>
        </w:r>
        <w:del w:id="563" w:author="Alex" w:date="2015-07-24T19:28:00Z">
          <w:r w:rsidR="003A31D2" w:rsidDel="005439F6">
            <w:delText xml:space="preserve"> </w:delText>
          </w:r>
        </w:del>
      </w:ins>
      <w:moveFromRangeStart w:id="564" w:author="Justin Siegel" w:date="2015-07-23T22:31:00Z" w:name="move299310047"/>
      <w:moveFrom w:id="565" w:author="Justin Siegel" w:date="2015-07-23T22:31:00Z">
        <w:del w:id="566" w:author="Justin Siegel" w:date="2015-07-23T22:40:00Z">
          <w:r w:rsidR="00514702" w:rsidDel="003A31D2">
            <w:delText>To further support this</w:delText>
          </w:r>
          <w:r w:rsidR="00D611EC" w:rsidDel="003A31D2">
            <w:delText xml:space="preserve"> proposed</w:delText>
          </w:r>
          <w:r w:rsidR="00514702" w:rsidDel="003A31D2">
            <w:delText xml:space="preserve"> classic</w:delText>
          </w:r>
          <w:r w:rsidR="00D611EC" w:rsidDel="003A31D2">
            <w:delText>al</w:delText>
          </w:r>
          <w:r w:rsidR="00514702" w:rsidDel="003A31D2">
            <w:delText xml:space="preserve"> lock-and-key mechanism</w:delText>
          </w:r>
          <w:r w:rsidR="00D611EC" w:rsidDel="003A31D2">
            <w:delText>,</w:delText>
          </w:r>
          <w:r w:rsidR="00514702" w:rsidDel="003A31D2">
            <w:delText xml:space="preserve"> the observed </w:delText>
          </w:r>
          <w:r w:rsidR="00DF34E5" w:rsidDel="003A31D2">
            <w:delText xml:space="preserve">RMSD between the </w:delText>
          </w:r>
          <w:r w:rsidR="008F0D45" w:rsidDel="003A31D2">
            <w:delText xml:space="preserve">crystal structures of the </w:delText>
          </w:r>
          <w:r w:rsidR="00DF34E5" w:rsidDel="003A31D2">
            <w:delText>apo</w:delText>
          </w:r>
          <w:r w:rsidR="008F0D45" w:rsidDel="003A31D2">
            <w:delText xml:space="preserve"> (</w:delText>
          </w:r>
          <w:r w:rsidR="008F0D45" w:rsidRPr="008F0D45" w:rsidDel="003A31D2">
            <w:delText>2O9P</w:delText>
          </w:r>
          <w:r w:rsidR="008F0D45" w:rsidDel="003A31D2">
            <w:delText>)</w:delText>
          </w:r>
          <w:r w:rsidR="00DF34E5" w:rsidDel="003A31D2">
            <w:delText xml:space="preserve"> and transition state analogue</w:delText>
          </w:r>
          <w:r w:rsidR="00D611EC" w:rsidDel="003A31D2">
            <w:delText>–</w:delText>
          </w:r>
          <w:r w:rsidR="00DF34E5" w:rsidDel="003A31D2">
            <w:delText xml:space="preserve">bound </w:delText>
          </w:r>
          <w:r w:rsidR="008F0D45" w:rsidDel="003A31D2">
            <w:delText xml:space="preserve">(2JIE) </w:delText>
          </w:r>
          <w:r w:rsidR="00DF34E5" w:rsidDel="003A31D2">
            <w:delText>forms of BglB is &lt;</w:delText>
          </w:r>
          <w:r w:rsidR="00DC381A" w:rsidDel="003A31D2">
            <w:delText xml:space="preserve"> </w:delText>
          </w:r>
          <w:r w:rsidR="00DF34E5" w:rsidDel="003A31D2">
            <w:delText xml:space="preserve">0.2 Å. </w:delText>
          </w:r>
        </w:del>
      </w:moveFrom>
      <w:moveFromRangeEnd w:id="564"/>
      <w:del w:id="567" w:author="Justin Siegel" w:date="2015-07-23T22:40:00Z">
        <w:r w:rsidR="00E00C06" w:rsidDel="003A31D2">
          <w:delText>However</w:delText>
        </w:r>
      </w:del>
      <w:r w:rsidR="00E00C06">
        <w:t>, f</w:t>
      </w:r>
      <w:r w:rsidR="000E5CDA">
        <w:t xml:space="preserve">uture efforts </w:t>
      </w:r>
      <w:ins w:id="568" w:author="Justin Siegel" w:date="2015-07-23T22:42:00Z">
        <w:del w:id="569" w:author="Alex" w:date="2015-07-24T19:28:00Z">
          <w:r w:rsidR="003A31D2" w:rsidDel="005439F6">
            <w:delText xml:space="preserve">should be </w:delText>
          </w:r>
        </w:del>
      </w:ins>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ins w:id="570" w:author="Justin Siegel" w:date="2015-07-23T22:40:00Z">
        <w:r w:rsidR="003A31D2">
          <w:rPr>
            <w:vertAlign w:val="subscript"/>
          </w:rPr>
          <w:t xml:space="preserve">, </w:t>
        </w:r>
        <w:proofErr w:type="spellStart"/>
        <w:r w:rsidR="003A31D2" w:rsidRPr="003A31D2">
          <w:rPr>
            <w:rPrChange w:id="571" w:author="Justin Siegel" w:date="2015-07-23T22:40:00Z">
              <w:rPr>
                <w:vertAlign w:val="subscript"/>
              </w:rPr>
            </w:rPrChange>
          </w:rPr>
          <w:t>K</w:t>
        </w:r>
        <w:r w:rsidR="003A31D2">
          <w:rPr>
            <w:vertAlign w:val="subscript"/>
          </w:rPr>
          <w:t>d</w:t>
        </w:r>
        <w:proofErr w:type="spellEnd"/>
        <w:r w:rsidR="003A31D2" w:rsidRPr="003A31D2">
          <w:rPr>
            <w:rPrChange w:id="572" w:author="Justin Siegel" w:date="2015-07-23T22:40:00Z">
              <w:rPr>
                <w:vertAlign w:val="subscript"/>
              </w:rPr>
            </w:rPrChange>
          </w:rPr>
          <w:t>,</w:t>
        </w:r>
      </w:ins>
      <w:r w:rsidR="007200BF">
        <w:t xml:space="preserve"> and structural packing in BglB.</w:t>
      </w:r>
      <w:r w:rsidR="000E5CDA">
        <w:t xml:space="preserve"> </w:t>
      </w:r>
    </w:p>
    <w:p w14:paraId="440A2B73" w14:textId="2E2EF65F" w:rsidR="00DF34E5" w:rsidRDefault="00DF34E5" w:rsidP="002C6DC0">
      <w:pPr>
        <w:spacing w:line="480" w:lineRule="auto"/>
        <w:pPrChange w:id="573" w:author="Alex" w:date="2015-07-24T19:38:00Z">
          <w:pPr>
            <w:spacing w:line="480" w:lineRule="auto"/>
          </w:pPr>
        </w:pPrChange>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ins w:id="574" w:author="Alex" w:date="2015-07-24T19:23:00Z">
        <w:r w:rsidR="0041704D">
          <w:t xml:space="preserve"> </w:t>
        </w:r>
      </w:ins>
      <w:r w:rsidR="00F817CF">
        <w:fldChar w:fldCharType="begin"/>
      </w:r>
      <w:r w:rsidR="0028627B">
        <w:instrText xml:space="preserve"> ADDIN EN.CITE &lt;EndNote&gt;&lt;Cite&gt;&lt;Author&gt;McCarter&lt;/Author&gt;&lt;Year&gt;1994&lt;/Year&gt;&lt;RecNum&gt;22&lt;/RecNum&gt;&lt;DisplayText&gt;(23)&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28627B">
        <w:rPr>
          <w:noProof/>
        </w:rPr>
        <w:t>(23)</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ins w:id="575" w:author="Justin Siegel" w:date="2015-07-23T22:44:00Z">
        <w:r w:rsidR="003A31D2">
          <w:t xml:space="preserve">  However, similar to the analysis of K</w:t>
        </w:r>
      </w:ins>
      <w:ins w:id="576" w:author="Justin Siegel" w:date="2015-07-23T22:47:00Z">
        <w:r w:rsidR="003A31D2" w:rsidRPr="003A31D2">
          <w:rPr>
            <w:vertAlign w:val="subscript"/>
            <w:rPrChange w:id="577" w:author="Justin Siegel" w:date="2015-07-23T22:47:00Z">
              <w:rPr/>
            </w:rPrChange>
          </w:rPr>
          <w:t>M</w:t>
        </w:r>
      </w:ins>
      <w:ins w:id="578" w:author="Justin Siegel" w:date="2015-07-23T22:44:00Z">
        <w:r w:rsidR="003A31D2">
          <w:t xml:space="preserve">, the </w:t>
        </w:r>
      </w:ins>
      <w:ins w:id="579" w:author="Justin Siegel" w:date="2015-07-23T22:46:00Z">
        <w:r w:rsidR="003A31D2">
          <w:t>rate-limiting</w:t>
        </w:r>
      </w:ins>
      <w:ins w:id="580" w:author="Justin Siegel" w:date="2015-07-23T22:44:00Z">
        <w:r w:rsidR="003A31D2">
          <w:t xml:space="preserve"> </w:t>
        </w:r>
      </w:ins>
      <w:ins w:id="581" w:author="Justin Siegel" w:date="2015-07-23T22:45:00Z">
        <w:r w:rsidR="003A31D2">
          <w:t xml:space="preserve">step for BglB under these experimental conditions with this substrate is not known.  As the rate limiting step may change between mutants further studies on the detailed </w:t>
        </w:r>
      </w:ins>
      <w:ins w:id="582" w:author="Justin Siegel" w:date="2015-07-23T22:46:00Z">
        <w:r w:rsidR="003A31D2">
          <w:t>kinetic</w:t>
        </w:r>
      </w:ins>
      <w:ins w:id="583" w:author="Justin Siegel" w:date="2015-07-23T22:45:00Z">
        <w:r w:rsidR="003A31D2">
          <w:t xml:space="preserve"> </w:t>
        </w:r>
      </w:ins>
      <w:ins w:id="584" w:author="Justin Siegel" w:date="2015-07-23T22:46:00Z">
        <w:r w:rsidR="003A31D2">
          <w:t>parameters</w:t>
        </w:r>
      </w:ins>
      <w:ins w:id="585" w:author="Justin Siegel" w:date="2015-07-23T22:45:00Z">
        <w:r w:rsidR="003A31D2">
          <w:t xml:space="preserve"> of the native enzyme and </w:t>
        </w:r>
      </w:ins>
      <w:ins w:id="586" w:author="Justin Siegel" w:date="2015-07-23T22:46:00Z">
        <w:r w:rsidR="003A31D2">
          <w:t>mutants</w:t>
        </w:r>
      </w:ins>
      <w:ins w:id="587" w:author="Justin Siegel" w:date="2015-07-23T22:45:00Z">
        <w:r w:rsidR="003A31D2">
          <w:t xml:space="preserve"> will likely provide further insight into the </w:t>
        </w:r>
      </w:ins>
      <w:ins w:id="588" w:author="Justin Siegel" w:date="2015-07-23T22:46:00Z">
        <w:r w:rsidR="003A31D2">
          <w:t xml:space="preserve">determinants of function and key structural factors </w:t>
        </w:r>
      </w:ins>
      <w:ins w:id="589" w:author="Justin Siegel" w:date="2015-07-23T22:47:00Z">
        <w:r w:rsidR="003A31D2">
          <w:t>required for</w:t>
        </w:r>
      </w:ins>
      <w:ins w:id="590" w:author="Justin Siegel" w:date="2015-07-23T22:46:00Z">
        <w:r w:rsidR="003A31D2">
          <w:t xml:space="preserve"> high turnover rates. </w:t>
        </w:r>
      </w:ins>
    </w:p>
    <w:p w14:paraId="5531B8F6" w14:textId="378C3961" w:rsidR="00DF34E5" w:rsidRDefault="00DF34E5" w:rsidP="002C6DC0">
      <w:pPr>
        <w:spacing w:line="480" w:lineRule="auto"/>
        <w:pPrChange w:id="591" w:author="Alex" w:date="2015-07-24T19:38:00Z">
          <w:pPr>
            <w:spacing w:line="480" w:lineRule="auto"/>
          </w:pPr>
        </w:pPrChange>
      </w:pPr>
      <w:r>
        <w:lastRenderedPageBreak/>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ins w:id="592" w:author="Alex" w:date="2015-07-24T19:23:00Z">
        <w:r w:rsidR="0041704D">
          <w:t xml:space="preserve"> </w:t>
        </w:r>
      </w:ins>
      <w:r w:rsidR="00D36C90">
        <w:fldChar w:fldCharType="begin"/>
      </w:r>
      <w:r w:rsidR="0028627B">
        <w:instrText xml:space="preserve"> ADDIN EN.CITE &lt;EndNote&gt;&lt;Cite&gt;&lt;Author&gt;Mesecar&lt;/Author&gt;&lt;Year&gt;1997&lt;/Year&gt;&lt;RecNum&gt;23&lt;/RecNum&gt;&lt;DisplayText&gt;(24)&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28627B">
        <w:rPr>
          <w:noProof/>
        </w:rPr>
        <w:t>(24)</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2C6DC0">
      <w:pPr>
        <w:spacing w:line="480" w:lineRule="auto"/>
        <w:pPrChange w:id="593" w:author="Alex" w:date="2015-07-24T19:38:00Z">
          <w:pPr>
            <w:spacing w:line="480" w:lineRule="auto"/>
          </w:pPr>
        </w:pPrChange>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1ADF1CC3" w:rsidR="00DF34E5" w:rsidRDefault="000821C2" w:rsidP="002C6DC0">
      <w:pPr>
        <w:spacing w:line="480" w:lineRule="auto"/>
        <w:pPrChange w:id="594" w:author="Alex" w:date="2015-07-24T19:38:00Z">
          <w:pPr>
            <w:spacing w:line="480" w:lineRule="auto"/>
          </w:pPr>
        </w:pPrChange>
      </w:pPr>
      <w:r>
        <w:tab/>
      </w:r>
      <w:r w:rsidR="00DF34E5">
        <w:t xml:space="preserve">A second unexpected observation is that the most common metric used for evaluating designs, interface </w:t>
      </w:r>
      <w:r w:rsidR="00DF34E5" w:rsidRPr="0028627B">
        <w:t>energy,</w:t>
      </w:r>
      <w:ins w:id="595" w:author="Alex" w:date="2015-07-24T19:24:00Z">
        <w:r w:rsidR="00393445">
          <w:t xml:space="preserve"> </w:t>
        </w:r>
      </w:ins>
      <w:r w:rsidR="001112F9" w:rsidRPr="0028627B">
        <w:fldChar w:fldCharType="begin"/>
      </w:r>
      <w:r w:rsidR="002E280D" w:rsidRPr="0028627B">
        <w:instrText xml:space="preserve"> ADDIN EN.CITE &lt;EndNote&gt;&lt;Cite&gt;&lt;Author&gt;Siegel&lt;/Author&gt;&lt;Year&gt;2015&lt;/Year&gt;&lt;RecNum&gt;15&lt;/RecNum&gt;&lt;DisplayText&gt;(2)&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rsidRPr="0028627B">
        <w:fldChar w:fldCharType="separate"/>
      </w:r>
      <w:r w:rsidR="002E280D" w:rsidRPr="0028627B">
        <w:rPr>
          <w:noProof/>
        </w:rPr>
        <w:t>(2)</w:t>
      </w:r>
      <w:r w:rsidR="001112F9" w:rsidRPr="0028627B">
        <w:fldChar w:fldCharType="end"/>
      </w:r>
      <w:r w:rsidR="001112F9" w:rsidRPr="00B46382">
        <w:rPr>
          <w:rPrChange w:id="596" w:author="Alex" w:date="2015-07-24T19:17:00Z">
            <w:rPr>
              <w:vertAlign w:val="superscript"/>
            </w:rPr>
          </w:rPrChange>
        </w:rPr>
        <w:t>,</w:t>
      </w:r>
      <w:ins w:id="597" w:author="Alex" w:date="2015-07-24T19:24:00Z">
        <w:r w:rsidR="00393445">
          <w:t xml:space="preserve"> </w:t>
        </w:r>
      </w:ins>
      <w:r w:rsidR="001112F9" w:rsidRPr="00B46382">
        <w:rPr>
          <w:rPrChange w:id="598" w:author="Alex" w:date="2015-07-24T19:17:00Z">
            <w:rPr>
              <w:vertAlign w:val="superscript"/>
            </w:rPr>
          </w:rPrChange>
        </w:rPr>
        <w:fldChar w:fldCharType="begin"/>
      </w:r>
      <w:r w:rsidR="002E280D" w:rsidRPr="00B46382">
        <w:rPr>
          <w:rPrChange w:id="599" w:author="Alex" w:date="2015-07-24T19:17:00Z">
            <w:rPr>
              <w:vertAlign w:val="superscript"/>
            </w:rPr>
          </w:rPrChange>
        </w:rPr>
        <w:instrText xml:space="preserve"> ADDIN EN.CITE &lt;EndNote&gt;&lt;Cite&gt;&lt;Author&gt;Damborsky&lt;/Author&gt;&lt;Year&gt;2014&lt;/Year&gt;&lt;RecNum&gt;8&lt;/RecNum&gt;&lt;DisplayText&gt;(3)&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B46382">
        <w:rPr>
          <w:rPrChange w:id="600" w:author="Alex" w:date="2015-07-24T19:17:00Z">
            <w:rPr>
              <w:vertAlign w:val="superscript"/>
            </w:rPr>
          </w:rPrChange>
        </w:rPr>
        <w:fldChar w:fldCharType="separate"/>
      </w:r>
      <w:r w:rsidR="002E280D" w:rsidRPr="00B46382">
        <w:rPr>
          <w:noProof/>
          <w:rPrChange w:id="601" w:author="Alex" w:date="2015-07-24T19:17:00Z">
            <w:rPr>
              <w:noProof/>
              <w:vertAlign w:val="superscript"/>
            </w:rPr>
          </w:rPrChange>
        </w:rPr>
        <w:t>(3)</w:t>
      </w:r>
      <w:r w:rsidR="001112F9" w:rsidRPr="00B46382">
        <w:rPr>
          <w:rPrChange w:id="602" w:author="Alex" w:date="2015-07-24T19:17:00Z">
            <w:rPr>
              <w:vertAlign w:val="superscript"/>
            </w:rPr>
          </w:rPrChange>
        </w:rPr>
        <w:fldChar w:fldCharType="end"/>
      </w:r>
      <w:r w:rsidR="001112F9" w:rsidRPr="00B46382">
        <w:rPr>
          <w:rPrChange w:id="603" w:author="Alex" w:date="2015-07-24T19:17:00Z">
            <w:rPr>
              <w:vertAlign w:val="superscript"/>
            </w:rPr>
          </w:rPrChange>
        </w:rPr>
        <w:t>,</w:t>
      </w:r>
      <w:ins w:id="604" w:author="Alex" w:date="2015-07-24T19:24:00Z">
        <w:r w:rsidR="00393445">
          <w:t xml:space="preserve"> </w:t>
        </w:r>
      </w:ins>
      <w:r w:rsidR="001112F9" w:rsidRPr="00B46382">
        <w:rPr>
          <w:rPrChange w:id="605" w:author="Alex" w:date="2015-07-24T19:17:00Z">
            <w:rPr>
              <w:vertAlign w:val="superscript"/>
            </w:rPr>
          </w:rPrChange>
        </w:rPr>
        <w:fldChar w:fldCharType="begin"/>
      </w:r>
      <w:r w:rsidR="002E280D" w:rsidRPr="00B46382">
        <w:rPr>
          <w:rPrChange w:id="606" w:author="Alex" w:date="2015-07-24T19:17:00Z">
            <w:rPr>
              <w:vertAlign w:val="superscript"/>
            </w:rPr>
          </w:rPrChange>
        </w:rPr>
        <w:instrText xml:space="preserve"> ADDIN EN.CITE &lt;EndNote&gt;&lt;Cite&gt;&lt;Author&gt;Gordon&lt;/Author&gt;&lt;Year&gt;2012&lt;/Year&gt;&lt;RecNum&gt;4&lt;/RecNum&gt;&lt;DisplayText&gt;(4)&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w:instrText>
      </w:r>
      <w:r w:rsidR="002E280D" w:rsidRPr="00B46382">
        <w:rPr>
          <w:rFonts w:hint="eastAsia"/>
          <w:rPrChange w:id="607" w:author="Alex" w:date="2015-07-24T19:17:00Z">
            <w:rPr>
              <w:rFonts w:hint="eastAsia"/>
              <w:vertAlign w:val="superscript"/>
            </w:rPr>
          </w:rPrChange>
        </w:rPr>
        <w:instrText xml:space="preserve">or&gt;&lt;author&gt;Mills, Jeremy H&lt;/author&gt;&lt;author&gt;Baker, David&lt;/author&gt;&lt;author&gt;Pultz, Ingrid Swanson&lt;/author&gt;&lt;author&gt;Siegel, Justin B&lt;/author&gt;&lt;/authors&gt;&lt;/contributors&gt;&lt;titles&gt;&lt;title&gt;Computational Design of an </w:instrText>
      </w:r>
      <w:r w:rsidR="002E280D" w:rsidRPr="00B46382">
        <w:rPr>
          <w:rFonts w:hint="eastAsia"/>
          <w:rPrChange w:id="608" w:author="Alex" w:date="2015-07-24T19:17:00Z">
            <w:rPr>
              <w:rFonts w:hint="eastAsia"/>
              <w:vertAlign w:val="superscript"/>
            </w:rPr>
          </w:rPrChange>
        </w:rPr>
        <w:instrText>α</w:instrText>
      </w:r>
      <w:r w:rsidR="002E280D" w:rsidRPr="00B46382">
        <w:rPr>
          <w:rFonts w:hint="eastAsia"/>
          <w:rPrChange w:id="609" w:author="Alex" w:date="2015-07-24T19:17:00Z">
            <w:rPr>
              <w:rFonts w:hint="eastAsia"/>
              <w:vertAlign w:val="superscript"/>
            </w:rPr>
          </w:rPrChange>
        </w:rPr>
        <w:instrText>-Gliadin Peptidase&lt;/title&gt;&lt;secondary-title&gt;J. Am. Ch</w:instrText>
      </w:r>
      <w:r w:rsidR="002E280D" w:rsidRPr="00B46382">
        <w:rPr>
          <w:rPrChange w:id="610" w:author="Alex" w:date="2015-07-24T19:17:00Z">
            <w:rPr>
              <w:vertAlign w:val="superscript"/>
            </w:rPr>
          </w:rPrChange>
        </w:rPr>
        <w:instrText>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B46382">
        <w:rPr>
          <w:rPrChange w:id="611" w:author="Alex" w:date="2015-07-24T19:17:00Z">
            <w:rPr>
              <w:vertAlign w:val="superscript"/>
            </w:rPr>
          </w:rPrChange>
        </w:rPr>
        <w:fldChar w:fldCharType="separate"/>
      </w:r>
      <w:r w:rsidR="002E280D" w:rsidRPr="00B46382">
        <w:rPr>
          <w:noProof/>
          <w:rPrChange w:id="612" w:author="Alex" w:date="2015-07-24T19:17:00Z">
            <w:rPr>
              <w:noProof/>
              <w:vertAlign w:val="superscript"/>
            </w:rPr>
          </w:rPrChange>
        </w:rPr>
        <w:t>(4)</w:t>
      </w:r>
      <w:r w:rsidR="001112F9" w:rsidRPr="00B46382">
        <w:rPr>
          <w:rPrChange w:id="613" w:author="Alex" w:date="2015-07-24T19:17:00Z">
            <w:rPr>
              <w:vertAlign w:val="superscript"/>
            </w:rPr>
          </w:rPrChange>
        </w:rPr>
        <w:fldChar w:fldCharType="end"/>
      </w:r>
      <w:r w:rsidR="001112F9" w:rsidRPr="00B46382">
        <w:rPr>
          <w:rPrChange w:id="614" w:author="Alex" w:date="2015-07-24T19:17:00Z">
            <w:rPr>
              <w:vertAlign w:val="superscript"/>
            </w:rPr>
          </w:rPrChange>
        </w:rPr>
        <w:t>,</w:t>
      </w:r>
      <w:ins w:id="615" w:author="Alex" w:date="2015-07-24T19:24:00Z">
        <w:r w:rsidR="00393445">
          <w:t xml:space="preserve"> </w:t>
        </w:r>
      </w:ins>
      <w:r w:rsidR="001112F9" w:rsidRPr="00B46382">
        <w:rPr>
          <w:rPrChange w:id="616" w:author="Alex" w:date="2015-07-24T19:17:00Z">
            <w:rPr>
              <w:vertAlign w:val="superscript"/>
            </w:rPr>
          </w:rPrChange>
        </w:rPr>
        <w:fldChar w:fldCharType="begin"/>
      </w:r>
      <w:r w:rsidR="002E280D" w:rsidRPr="00B46382">
        <w:rPr>
          <w:rPrChange w:id="617" w:author="Alex" w:date="2015-07-24T19:17:00Z">
            <w:rPr>
              <w:vertAlign w:val="superscript"/>
            </w:rPr>
          </w:rPrChange>
        </w:rPr>
        <w:instrText xml:space="preserve"> ADDIN EN.CITE &lt;EndNote&gt;&lt;Cite&gt;&lt;Author&gt;Marcheschi&lt;/Author&gt;&lt;Year&gt;2012&lt;/Year&gt;&lt;RecNum&gt;12&lt;/RecNum&gt;&lt;DisplayText&gt;(5)&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B46382">
        <w:rPr>
          <w:rPrChange w:id="618" w:author="Alex" w:date="2015-07-24T19:17:00Z">
            <w:rPr>
              <w:vertAlign w:val="superscript"/>
            </w:rPr>
          </w:rPrChange>
        </w:rPr>
        <w:fldChar w:fldCharType="separate"/>
      </w:r>
      <w:r w:rsidR="002E280D" w:rsidRPr="00B46382">
        <w:rPr>
          <w:noProof/>
          <w:rPrChange w:id="619" w:author="Alex" w:date="2015-07-24T19:17:00Z">
            <w:rPr>
              <w:noProof/>
              <w:vertAlign w:val="superscript"/>
            </w:rPr>
          </w:rPrChange>
        </w:rPr>
        <w:t>(5)</w:t>
      </w:r>
      <w:r w:rsidR="001112F9" w:rsidRPr="00B46382">
        <w:rPr>
          <w:rPrChange w:id="620" w:author="Alex" w:date="2015-07-24T19:17:00Z">
            <w:rPr>
              <w:vertAlign w:val="superscript"/>
            </w:rPr>
          </w:rPrChange>
        </w:rPr>
        <w:fldChar w:fldCharType="end"/>
      </w:r>
      <w:r w:rsidR="001112F9" w:rsidRPr="00B46382">
        <w:rPr>
          <w:rPrChange w:id="621" w:author="Alex" w:date="2015-07-24T19:17:00Z">
            <w:rPr>
              <w:vertAlign w:val="superscript"/>
            </w:rPr>
          </w:rPrChange>
        </w:rPr>
        <w:t>,</w:t>
      </w:r>
      <w:ins w:id="622" w:author="Alex" w:date="2015-07-24T19:24:00Z">
        <w:r w:rsidR="00393445">
          <w:t xml:space="preserve"> </w:t>
        </w:r>
      </w:ins>
      <w:r w:rsidR="001112F9" w:rsidRPr="00B46382">
        <w:rPr>
          <w:rPrChange w:id="623" w:author="Alex" w:date="2015-07-24T19:17:00Z">
            <w:rPr>
              <w:vertAlign w:val="superscript"/>
            </w:rPr>
          </w:rPrChange>
        </w:rPr>
        <w:fldChar w:fldCharType="begin"/>
      </w:r>
      <w:r w:rsidR="002E280D" w:rsidRPr="00B46382">
        <w:rPr>
          <w:rPrChange w:id="624" w:author="Alex" w:date="2015-07-24T19:17:00Z">
            <w:rPr>
              <w:vertAlign w:val="superscript"/>
            </w:rPr>
          </w:rPrChange>
        </w:rPr>
        <w:instrText xml:space="preserve"> ADDIN EN.CITE &lt;EndNote&gt;&lt;Cite&gt;&lt;Author&gt;Khare&lt;/Author&gt;&lt;Year&gt;2012&lt;/Year&gt;&lt;RecNum&gt;6&lt;/RecNum&gt;&lt;DisplayText&gt;(6)&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B46382">
        <w:rPr>
          <w:rPrChange w:id="625" w:author="Alex" w:date="2015-07-24T19:17:00Z">
            <w:rPr>
              <w:vertAlign w:val="superscript"/>
            </w:rPr>
          </w:rPrChange>
        </w:rPr>
        <w:fldChar w:fldCharType="separate"/>
      </w:r>
      <w:r w:rsidR="002E280D" w:rsidRPr="00B46382">
        <w:rPr>
          <w:noProof/>
          <w:rPrChange w:id="626" w:author="Alex" w:date="2015-07-24T19:17:00Z">
            <w:rPr>
              <w:noProof/>
              <w:vertAlign w:val="superscript"/>
            </w:rPr>
          </w:rPrChange>
        </w:rPr>
        <w:t>(6)</w:t>
      </w:r>
      <w:r w:rsidR="001112F9" w:rsidRPr="00B46382">
        <w:rPr>
          <w:rPrChange w:id="627" w:author="Alex" w:date="2015-07-24T19:17:00Z">
            <w:rPr>
              <w:vertAlign w:val="superscript"/>
            </w:rPr>
          </w:rPrChange>
        </w:rPr>
        <w:fldChar w:fldCharType="end"/>
      </w:r>
      <w:r w:rsidR="001112F9" w:rsidRPr="0028627B">
        <w:t xml:space="preserve"> </w:t>
      </w:r>
      <w:r w:rsidR="00DF34E5" w:rsidRPr="0028627B">
        <w:t>is not</w:t>
      </w:r>
      <w:r w:rsidR="00DF34E5">
        <w:t xml:space="preserve"> selected by the algorithm to be predictive of any kinetic constant. Ideally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 xml:space="preserve">further </w:t>
      </w:r>
      <w:r w:rsidR="00927A5F">
        <w:lastRenderedPageBreak/>
        <w:t>supporting the need to train force-field</w:t>
      </w:r>
      <w:r w:rsidR="00DF34E5">
        <w:t xml:space="preserve"> based algorithms on direct experimental measurements.</w:t>
      </w:r>
    </w:p>
    <w:p w14:paraId="040D2826" w14:textId="77777777" w:rsidR="00927A5F" w:rsidRDefault="00927A5F" w:rsidP="002C6DC0">
      <w:pPr>
        <w:spacing w:line="480" w:lineRule="auto"/>
        <w:pPrChange w:id="628" w:author="Alex" w:date="2015-07-24T19:38:00Z">
          <w:pPr>
            <w:spacing w:line="480" w:lineRule="auto"/>
          </w:pPr>
        </w:pPrChange>
      </w:pPr>
    </w:p>
    <w:p w14:paraId="5AC55E85" w14:textId="77777777" w:rsidR="00DF34E5" w:rsidRPr="00314013" w:rsidRDefault="00DF34E5" w:rsidP="002C6DC0">
      <w:pPr>
        <w:spacing w:line="480" w:lineRule="auto"/>
        <w:rPr>
          <w:b/>
        </w:rPr>
        <w:pPrChange w:id="629" w:author="Alex" w:date="2015-07-24T19:38:00Z">
          <w:pPr>
            <w:spacing w:line="480" w:lineRule="auto"/>
          </w:pPr>
        </w:pPrChange>
      </w:pPr>
      <w:r w:rsidRPr="00314013">
        <w:rPr>
          <w:b/>
        </w:rPr>
        <w:t>DISCUSSION</w:t>
      </w:r>
    </w:p>
    <w:p w14:paraId="60C800F6" w14:textId="708B61C2" w:rsidR="00DF34E5" w:rsidRDefault="00DF34E5" w:rsidP="002C6DC0">
      <w:pPr>
        <w:spacing w:line="480" w:lineRule="auto"/>
        <w:pPrChange w:id="630" w:author="Alex" w:date="2015-07-24T19:38:00Z">
          <w:pPr>
            <w:spacing w:line="480" w:lineRule="auto"/>
          </w:pPr>
        </w:pPrChange>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65BB8D80" w:rsidR="00DF34E5" w:rsidRDefault="00DF34E5" w:rsidP="002C6DC0">
      <w:pPr>
        <w:spacing w:line="480" w:lineRule="auto"/>
        <w:pPrChange w:id="631" w:author="Alex" w:date="2015-07-24T19:38:00Z">
          <w:pPr>
            <w:spacing w:line="480" w:lineRule="auto"/>
          </w:pPr>
        </w:pPrChange>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ins w:id="632" w:author="Alex" w:date="2015-07-24T19:23:00Z">
        <w:r w:rsidR="0041704D">
          <w:t xml:space="preserve"> </w:t>
        </w:r>
      </w:ins>
      <w:r w:rsidR="00821017">
        <w:fldChar w:fldCharType="begin"/>
      </w:r>
      <w:r w:rsidR="0028627B">
        <w:instrText xml:space="preserve"> ADDIN EN.CITE &lt;EndNote&gt;&lt;Cite&gt;&lt;Author&gt;Sunden&lt;/Author&gt;&lt;Year&gt;2015&lt;/Year&gt;&lt;RecNum&gt;3&lt;/RecNum&gt;&lt;DisplayText&gt;(25)&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28627B">
        <w:rPr>
          <w:noProof/>
        </w:rPr>
        <w:t>(25)</w:t>
      </w:r>
      <w:r w:rsidR="00821017">
        <w:fldChar w:fldCharType="end"/>
      </w:r>
    </w:p>
    <w:p w14:paraId="3B4FCD8D" w14:textId="0D2019A1" w:rsidR="00B456CE" w:rsidRDefault="00DF34E5" w:rsidP="002C6DC0">
      <w:pPr>
        <w:spacing w:line="480" w:lineRule="auto"/>
        <w:pPrChange w:id="633" w:author="Alex" w:date="2015-07-24T19:38:00Z">
          <w:pPr>
            <w:spacing w:line="480" w:lineRule="auto"/>
          </w:pPr>
        </w:pPrChange>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w:t>
      </w:r>
      <w:r>
        <w:lastRenderedPageBreak/>
        <w:t xml:space="preserve">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DF951C" w:rsidR="003E150D" w:rsidRDefault="00B456CE" w:rsidP="002C6DC0">
      <w:pPr>
        <w:spacing w:line="480" w:lineRule="auto"/>
        <w:pPrChange w:id="634" w:author="Alex" w:date="2015-07-24T19:38:00Z">
          <w:pPr>
            <w:spacing w:line="480" w:lineRule="auto"/>
          </w:pPr>
        </w:pPrChange>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ins w:id="635" w:author="Alex" w:date="2015-07-24T19:23:00Z">
        <w:r w:rsidR="0041704D">
          <w:t xml:space="preserve"> </w:t>
        </w:r>
      </w:ins>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 xml:space="preserve">A combination of high throughput screening with molecular modeling could be used to identify a subset of mutants to purify and kinetically characterize in order to </w:t>
      </w:r>
      <w:r w:rsidR="00D82E0D">
        <w:lastRenderedPageBreak/>
        <w:t>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2C6DC0">
      <w:pPr>
        <w:spacing w:line="480" w:lineRule="auto"/>
        <w:ind w:firstLine="720"/>
        <w:pPrChange w:id="636" w:author="Alex" w:date="2015-07-24T19:38:00Z">
          <w:pPr>
            <w:spacing w:line="480" w:lineRule="auto"/>
            <w:ind w:firstLine="720"/>
          </w:pPr>
        </w:pPrChange>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2C6DC0">
      <w:pPr>
        <w:spacing w:line="480" w:lineRule="auto"/>
        <w:pPrChange w:id="637" w:author="Alex" w:date="2015-07-24T19:38:00Z">
          <w:pPr>
            <w:spacing w:line="480" w:lineRule="auto"/>
          </w:pPr>
        </w:pPrChange>
      </w:pPr>
    </w:p>
    <w:p w14:paraId="52EEC546" w14:textId="77777777" w:rsidR="00DF34E5" w:rsidRPr="00DF763B" w:rsidRDefault="00DF34E5" w:rsidP="002C6DC0">
      <w:pPr>
        <w:spacing w:line="480" w:lineRule="auto"/>
        <w:rPr>
          <w:b/>
        </w:rPr>
        <w:pPrChange w:id="638" w:author="Alex" w:date="2015-07-24T19:38:00Z">
          <w:pPr>
            <w:spacing w:line="480" w:lineRule="auto"/>
          </w:pPr>
        </w:pPrChange>
      </w:pPr>
      <w:r w:rsidRPr="00DF763B">
        <w:rPr>
          <w:b/>
        </w:rPr>
        <w:t>CONCLUSION</w:t>
      </w:r>
    </w:p>
    <w:p w14:paraId="2D12FEF9" w14:textId="6806E3F4" w:rsidR="00DF34E5" w:rsidRDefault="00DF34E5" w:rsidP="002C6DC0">
      <w:pPr>
        <w:spacing w:line="480" w:lineRule="auto"/>
        <w:pPrChange w:id="639" w:author="Alex" w:date="2015-07-24T19:38:00Z">
          <w:pPr>
            <w:spacing w:line="480" w:lineRule="auto"/>
          </w:pPr>
        </w:pPrChange>
      </w:pPr>
      <w:r>
        <w:t xml:space="preserve">In this work, over 100 computationally-designed mutants of a family 1 </w:t>
      </w:r>
      <w:proofErr w:type="spellStart"/>
      <w:r>
        <w:t>glucosidase</w:t>
      </w:r>
      <w:proofErr w:type="spellEnd"/>
      <w:r>
        <w:t xml:space="preserv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xml:space="preserve">. The development of this large data set allowed a statistically significant assessment of the Rosetta Molecular Modeling Suite’s ability to predict functional effects of mutations on this enzyme’s kinetic properties. This data set will be invaluable for </w:t>
      </w:r>
      <w:r>
        <w:lastRenderedPageBreak/>
        <w:t>the development of computational enzyme engineering algorithms and providing insight into the physical basis of enzyme sequence-structure-function relationships.</w:t>
      </w:r>
    </w:p>
    <w:p w14:paraId="417E9081" w14:textId="77777777" w:rsidR="00457A0B" w:rsidRDefault="00457A0B" w:rsidP="002C6DC0">
      <w:pPr>
        <w:spacing w:line="480" w:lineRule="auto"/>
        <w:rPr>
          <w:b/>
        </w:rPr>
        <w:pPrChange w:id="640" w:author="Alex" w:date="2015-07-24T19:38:00Z">
          <w:pPr>
            <w:spacing w:line="480" w:lineRule="auto"/>
          </w:pPr>
        </w:pPrChange>
      </w:pPr>
    </w:p>
    <w:p w14:paraId="4CCC698D" w14:textId="77777777" w:rsidR="00DF34E5" w:rsidRPr="00457A0B" w:rsidRDefault="00DF34E5" w:rsidP="002C6DC0">
      <w:pPr>
        <w:spacing w:line="480" w:lineRule="auto"/>
        <w:rPr>
          <w:b/>
        </w:rPr>
        <w:pPrChange w:id="641" w:author="Alex" w:date="2015-07-24T19:38:00Z">
          <w:pPr>
            <w:spacing w:line="480" w:lineRule="auto"/>
          </w:pPr>
        </w:pPrChange>
      </w:pPr>
      <w:r w:rsidRPr="00457A0B">
        <w:rPr>
          <w:b/>
        </w:rPr>
        <w:t>METHODS</w:t>
      </w:r>
    </w:p>
    <w:p w14:paraId="58FA30EB" w14:textId="77777777" w:rsidR="00DF34E5" w:rsidRPr="00457A0B" w:rsidRDefault="00DF34E5" w:rsidP="002C6DC0">
      <w:pPr>
        <w:spacing w:line="480" w:lineRule="auto"/>
        <w:rPr>
          <w:b/>
        </w:rPr>
        <w:pPrChange w:id="642" w:author="Alex" w:date="2015-07-24T19:38:00Z">
          <w:pPr>
            <w:spacing w:line="480" w:lineRule="auto"/>
          </w:pPr>
        </w:pPrChange>
      </w:pPr>
      <w:r w:rsidRPr="00457A0B">
        <w:rPr>
          <w:b/>
        </w:rPr>
        <w:t>Molecular modeling for mutant selection</w:t>
      </w:r>
    </w:p>
    <w:p w14:paraId="11339A64" w14:textId="64584F11" w:rsidR="00DF34E5" w:rsidRDefault="00DF34E5" w:rsidP="002C6DC0">
      <w:pPr>
        <w:spacing w:line="480" w:lineRule="auto"/>
        <w:pPrChange w:id="643" w:author="Alex" w:date="2015-07-24T19:38:00Z">
          <w:pPr>
            <w:spacing w:line="480" w:lineRule="auto"/>
          </w:pPr>
        </w:pPrChange>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2C6DC0">
      <w:pPr>
        <w:spacing w:line="480" w:lineRule="auto"/>
        <w:pPrChange w:id="644" w:author="Alex" w:date="2015-07-24T19:38:00Z">
          <w:pPr>
            <w:spacing w:line="480" w:lineRule="auto"/>
          </w:pPr>
        </w:pPrChange>
      </w:pPr>
    </w:p>
    <w:p w14:paraId="0F5ED98A" w14:textId="77777777" w:rsidR="00DF34E5" w:rsidRPr="00F475B9" w:rsidRDefault="00DF34E5" w:rsidP="002C6DC0">
      <w:pPr>
        <w:spacing w:line="480" w:lineRule="auto"/>
        <w:rPr>
          <w:b/>
        </w:rPr>
        <w:pPrChange w:id="645" w:author="Alex" w:date="2015-07-24T19:38:00Z">
          <w:pPr>
            <w:spacing w:line="480" w:lineRule="auto"/>
          </w:pPr>
        </w:pPrChange>
      </w:pPr>
      <w:r w:rsidRPr="00F475B9">
        <w:rPr>
          <w:b/>
        </w:rPr>
        <w:t>Mutagenesis, expression, and purification</w:t>
      </w:r>
    </w:p>
    <w:p w14:paraId="44CC35C9" w14:textId="7C469B6B" w:rsidR="00DF34E5" w:rsidRDefault="00DF34E5" w:rsidP="002C6DC0">
      <w:pPr>
        <w:spacing w:line="480" w:lineRule="auto"/>
        <w:pPrChange w:id="646" w:author="Alex" w:date="2015-07-24T19:38:00Z">
          <w:pPr>
            <w:spacing w:line="480" w:lineRule="auto"/>
          </w:pPr>
        </w:pPrChange>
      </w:pPr>
      <w:r>
        <w:t xml:space="preserve">The BglB gene was codon-optimized for E. coli, synthesized as a DNA String by Life Technologies, and cloned into a </w:t>
      </w:r>
      <w:proofErr w:type="spellStart"/>
      <w:r>
        <w:t>pET29b</w:t>
      </w:r>
      <w:proofErr w:type="spellEnd"/>
      <w:r>
        <w:t>+ vector using Gibson assembly.</w:t>
      </w:r>
      <w:ins w:id="647" w:author="Alex" w:date="2015-07-24T19:23:00Z">
        <w:r w:rsidR="0041704D">
          <w:t xml:space="preserve"> </w:t>
        </w:r>
      </w:ins>
      <w:r w:rsidR="00291C66">
        <w:fldChar w:fldCharType="begin"/>
      </w:r>
      <w:r w:rsidR="0028627B">
        <w:instrText xml:space="preserve"> ADDIN EN.CITE &lt;EndNote&gt;&lt;Cite&gt;&lt;Author&gt;Gibson&lt;/Author&gt;&lt;Year&gt;2009&lt;/Year&gt;&lt;RecNum&gt;24&lt;/RecNum&gt;&lt;DisplayText&gt;(26)&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28627B">
        <w:rPr>
          <w:noProof/>
        </w:rPr>
        <w:t>(26)</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2C6DC0">
      <w:pPr>
        <w:spacing w:line="480" w:lineRule="auto"/>
        <w:pPrChange w:id="648" w:author="Alex" w:date="2015-07-24T19:38:00Z">
          <w:pPr>
            <w:spacing w:line="480" w:lineRule="auto"/>
          </w:pPr>
        </w:pPrChange>
      </w:pPr>
    </w:p>
    <w:p w14:paraId="2BDA0C90" w14:textId="77777777" w:rsidR="00DF34E5" w:rsidRPr="007F744E" w:rsidRDefault="00DF34E5" w:rsidP="002C6DC0">
      <w:pPr>
        <w:spacing w:line="480" w:lineRule="auto"/>
        <w:rPr>
          <w:b/>
        </w:rPr>
        <w:pPrChange w:id="649" w:author="Alex" w:date="2015-07-24T19:38:00Z">
          <w:pPr>
            <w:spacing w:line="480" w:lineRule="auto"/>
          </w:pPr>
        </w:pPrChange>
      </w:pPr>
      <w:r w:rsidRPr="007F744E">
        <w:rPr>
          <w:b/>
        </w:rPr>
        <w:lastRenderedPageBreak/>
        <w:t>Kinetic characterization</w:t>
      </w:r>
    </w:p>
    <w:p w14:paraId="6720BA6A" w14:textId="77777777" w:rsidR="00DF34E5" w:rsidRDefault="00DF34E5" w:rsidP="002C6DC0">
      <w:pPr>
        <w:spacing w:line="480" w:lineRule="auto"/>
        <w:pPrChange w:id="650" w:author="Alex" w:date="2015-07-24T19:38:00Z">
          <w:pPr>
            <w:spacing w:line="480" w:lineRule="auto"/>
          </w:pPr>
        </w:pPrChange>
      </w:pPr>
      <w:r>
        <w:t>The activity of the computationally designed enzyme variants was measured by monitoring the production of 4-</w:t>
      </w:r>
      <w:proofErr w:type="spellStart"/>
      <w:r>
        <w:t>nitrophenol</w:t>
      </w:r>
      <w:proofErr w:type="spellEnd"/>
      <w:r>
        <w:t xml:space="preserve">. Mutant proteins ranging in 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2C6DC0">
      <w:pPr>
        <w:spacing w:line="480" w:lineRule="auto"/>
        <w:pPrChange w:id="651" w:author="Alex" w:date="2015-07-24T19:38:00Z">
          <w:pPr>
            <w:spacing w:line="480" w:lineRule="auto"/>
          </w:pPr>
        </w:pPrChange>
      </w:pPr>
    </w:p>
    <w:p w14:paraId="24283375" w14:textId="77777777" w:rsidR="00DF34E5" w:rsidRPr="00DF046C" w:rsidRDefault="00DF34E5" w:rsidP="002C6DC0">
      <w:pPr>
        <w:spacing w:line="480" w:lineRule="auto"/>
        <w:rPr>
          <w:b/>
        </w:rPr>
        <w:pPrChange w:id="652" w:author="Alex" w:date="2015-07-24T19:38:00Z">
          <w:pPr>
            <w:spacing w:line="480" w:lineRule="auto"/>
          </w:pPr>
        </w:pPrChange>
      </w:pPr>
      <w:r w:rsidRPr="00DF046C">
        <w:rPr>
          <w:b/>
        </w:rPr>
        <w:t>Predictive modeling</w:t>
      </w:r>
    </w:p>
    <w:p w14:paraId="354ADBDB" w14:textId="780006AE" w:rsidR="00DF34E5" w:rsidRDefault="00DF34E5" w:rsidP="002C6DC0">
      <w:pPr>
        <w:spacing w:line="480" w:lineRule="auto"/>
        <w:pPrChange w:id="653" w:author="Alex" w:date="2015-07-24T19:38:00Z">
          <w:pPr>
            <w:spacing w:line="480" w:lineRule="auto"/>
          </w:pPr>
        </w:pPrChange>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w:t>
      </w:r>
      <w:r>
        <w:lastRenderedPageBreak/>
        <w:t xml:space="preserve">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2C6DC0">
      <w:pPr>
        <w:spacing w:line="480" w:lineRule="auto"/>
        <w:pPrChange w:id="654" w:author="Alex" w:date="2015-07-24T19:38:00Z">
          <w:pPr>
            <w:spacing w:line="480" w:lineRule="auto"/>
          </w:pPr>
        </w:pPrChange>
      </w:pPr>
    </w:p>
    <w:p w14:paraId="13E13DEC" w14:textId="77777777" w:rsidR="00DF34E5" w:rsidRPr="00721840" w:rsidRDefault="00DF34E5" w:rsidP="002C6DC0">
      <w:pPr>
        <w:spacing w:line="480" w:lineRule="auto"/>
        <w:rPr>
          <w:b/>
        </w:rPr>
        <w:pPrChange w:id="655" w:author="Alex" w:date="2015-07-24T19:38:00Z">
          <w:pPr>
            <w:spacing w:line="480" w:lineRule="auto"/>
          </w:pPr>
        </w:pPrChange>
      </w:pPr>
      <w:r w:rsidRPr="00721840">
        <w:rPr>
          <w:b/>
        </w:rPr>
        <w:t xml:space="preserve">ASSOCIATED CONTENT </w:t>
      </w:r>
    </w:p>
    <w:p w14:paraId="3919B4D9" w14:textId="05F5EFF1" w:rsidR="00AE71AE" w:rsidRPr="00721840" w:rsidRDefault="00DF34E5" w:rsidP="002C6DC0">
      <w:pPr>
        <w:spacing w:line="480" w:lineRule="auto"/>
        <w:rPr>
          <w:b/>
        </w:rPr>
        <w:pPrChange w:id="656" w:author="Alex" w:date="2015-07-24T19:38:00Z">
          <w:pPr>
            <w:spacing w:line="480" w:lineRule="auto"/>
          </w:pPr>
        </w:pPrChange>
      </w:pPr>
      <w:r w:rsidRPr="00721840">
        <w:rPr>
          <w:b/>
        </w:rPr>
        <w:t>Supporting Information</w:t>
      </w:r>
    </w:p>
    <w:p w14:paraId="08D025D3" w14:textId="1EBCEB81" w:rsidR="00DF34E5" w:rsidRDefault="00DF34E5" w:rsidP="002C6DC0">
      <w:pPr>
        <w:spacing w:line="480" w:lineRule="auto"/>
        <w:pPrChange w:id="657" w:author="Alex" w:date="2015-07-24T19:38:00Z">
          <w:pPr>
            <w:spacing w:line="480" w:lineRule="auto"/>
          </w:pPr>
        </w:pPrChange>
      </w:pPr>
      <w:r>
        <w:t>A full list of mutations selected, the distribution of yields for all 104 mutants, experimentally measured kinetic constants for each mutant, nonlinear regression analyses, the inh</w:t>
      </w:r>
      <w:r w:rsidR="00721840">
        <w:t xml:space="preserve">ibition parameter </w:t>
      </w:r>
      <w:ins w:id="658" w:author="Alex" w:date="2015-05-20T20:40:00Z">
        <w:r w:rsidR="006B1916">
          <w:t>K</w:t>
        </w:r>
        <w:r w:rsidR="006B1916">
          <w:rPr>
            <w:vertAlign w:val="subscript"/>
          </w:rPr>
          <w:t>i</w:t>
        </w:r>
        <w:r w:rsidR="006B1916">
          <w:t xml:space="preserve"> </w:t>
        </w:r>
      </w:ins>
      <w:r>
        <w:t>for</w:t>
      </w:r>
      <w:ins w:id="659" w:author="Ryan" w:date="2015-07-16T20:22:00Z">
        <w:r w:rsidR="00570E75">
          <w:t xml:space="preserve"> only</w:t>
        </w:r>
      </w:ins>
      <w:r>
        <w:t xml:space="preserve"> mutants exhibiting substrate inhibition, models of </w:t>
      </w:r>
      <w:proofErr w:type="spellStart"/>
      <w:r>
        <w:t>Q19A</w:t>
      </w:r>
      <w:proofErr w:type="spellEnd"/>
      <w:r>
        <w:t xml:space="preserve"> and </w:t>
      </w:r>
      <w:proofErr w:type="spellStart"/>
      <w:r>
        <w:t>R240A</w:t>
      </w:r>
      <w:proofErr w:type="spellEnd"/>
      <w:r>
        <w:t xml:space="preserve">, an example set of Rosetta input files for wild type BglB, and </w:t>
      </w:r>
      <w:proofErr w:type="spellStart"/>
      <w:r>
        <w:t>PCC</w:t>
      </w:r>
      <w:proofErr w:type="spellEnd"/>
      <w:r>
        <w:t xml:space="preserve"> and </w:t>
      </w:r>
      <w:proofErr w:type="spellStart"/>
      <w:r>
        <w:t>SRC</w:t>
      </w:r>
      <w:proofErr w:type="spellEnd"/>
      <w:r>
        <w:t xml:space="preserve"> values for all features</w:t>
      </w:r>
      <w:r w:rsidR="00284FAA">
        <w:t>, and a conservation analysis of the BglB active site</w:t>
      </w:r>
      <w:r>
        <w:t xml:space="preserve"> are included as supporting information. This material is available free of charge via the Internet at http://</w:t>
      </w:r>
      <w:proofErr w:type="spellStart"/>
      <w:r>
        <w:t>pubs.acs.org</w:t>
      </w:r>
      <w:proofErr w:type="spellEnd"/>
      <w:r>
        <w:t>.</w:t>
      </w:r>
    </w:p>
    <w:p w14:paraId="688D3E0F" w14:textId="77777777" w:rsidR="00AE71AE" w:rsidRPr="00726317" w:rsidRDefault="00AE71AE" w:rsidP="002C6DC0">
      <w:pPr>
        <w:spacing w:line="480" w:lineRule="auto"/>
        <w:rPr>
          <w:b/>
        </w:rPr>
        <w:pPrChange w:id="660" w:author="Alex" w:date="2015-07-24T19:38:00Z">
          <w:pPr>
            <w:spacing w:line="480" w:lineRule="auto"/>
          </w:pPr>
        </w:pPrChange>
      </w:pPr>
    </w:p>
    <w:p w14:paraId="52EBBF90" w14:textId="42F59B6F" w:rsidR="00AE71AE" w:rsidRPr="00726317" w:rsidRDefault="00DF34E5" w:rsidP="002C6DC0">
      <w:pPr>
        <w:spacing w:line="480" w:lineRule="auto"/>
        <w:rPr>
          <w:b/>
        </w:rPr>
        <w:pPrChange w:id="661" w:author="Alex" w:date="2015-07-24T19:38:00Z">
          <w:pPr>
            <w:spacing w:line="480" w:lineRule="auto"/>
          </w:pPr>
        </w:pPrChange>
      </w:pPr>
      <w:r w:rsidRPr="00726317">
        <w:rPr>
          <w:b/>
        </w:rPr>
        <w:t>AUTHOR INFORMATION</w:t>
      </w:r>
    </w:p>
    <w:p w14:paraId="0EBA6C0A" w14:textId="61DB2030" w:rsidR="00AE71AE" w:rsidRDefault="009F05B6" w:rsidP="002C6DC0">
      <w:pPr>
        <w:spacing w:line="480" w:lineRule="auto"/>
        <w:pPrChange w:id="662" w:author="Alex" w:date="2015-07-24T19:38:00Z">
          <w:pPr>
            <w:spacing w:line="480" w:lineRule="auto"/>
          </w:pPr>
        </w:pPrChange>
      </w:pPr>
      <w:r>
        <w:t xml:space="preserve">Corresponding Author: </w:t>
      </w:r>
      <w:proofErr w:type="spellStart"/>
      <w:r w:rsidR="00DF34E5">
        <w:t>jbsiegel@ucdavis.edu</w:t>
      </w:r>
      <w:proofErr w:type="spellEnd"/>
    </w:p>
    <w:p w14:paraId="41D0641A" w14:textId="7B119B11" w:rsidR="00AE71AE" w:rsidRDefault="00850A66" w:rsidP="002C6DC0">
      <w:pPr>
        <w:spacing w:line="480" w:lineRule="auto"/>
        <w:pPrChange w:id="663" w:author="Alex" w:date="2015-07-24T19:38:00Z">
          <w:pPr>
            <w:spacing w:line="480" w:lineRule="auto"/>
          </w:pPr>
        </w:pPrChange>
      </w:pPr>
      <w:ins w:id="664" w:author="Alex" w:date="2015-05-20T20:38:00Z">
        <w:r>
          <w:t xml:space="preserve">* These authors </w:t>
        </w:r>
      </w:ins>
      <w:r w:rsidR="0084174E">
        <w:t>contributed equally</w:t>
      </w:r>
    </w:p>
    <w:p w14:paraId="26B4F9D6" w14:textId="77777777" w:rsidR="0084174E" w:rsidRDefault="0084174E" w:rsidP="002C6DC0">
      <w:pPr>
        <w:spacing w:line="480" w:lineRule="auto"/>
        <w:pPrChange w:id="665" w:author="Alex" w:date="2015-07-24T19:38:00Z">
          <w:pPr>
            <w:spacing w:line="480" w:lineRule="auto"/>
          </w:pPr>
        </w:pPrChange>
      </w:pPr>
    </w:p>
    <w:p w14:paraId="187ABF13" w14:textId="104291E7" w:rsidR="00DF34E5" w:rsidRDefault="00DF34E5" w:rsidP="002C6DC0">
      <w:pPr>
        <w:spacing w:line="480" w:lineRule="auto"/>
        <w:pPrChange w:id="666" w:author="Alex" w:date="2015-07-24T19:38:00Z">
          <w:pPr>
            <w:spacing w:line="480" w:lineRule="auto"/>
          </w:pPr>
        </w:pPrChange>
      </w:pPr>
      <w:r w:rsidRPr="00726317">
        <w:rPr>
          <w:b/>
        </w:rPr>
        <w:t>ACKNOWLEDGMENT</w:t>
      </w:r>
      <w:r w:rsidR="00AE71AE" w:rsidRPr="00726317">
        <w:rPr>
          <w:b/>
        </w:rPr>
        <w:t>S</w:t>
      </w:r>
    </w:p>
    <w:p w14:paraId="3800F2D3" w14:textId="7B4144BF" w:rsidR="00DF34E5" w:rsidDel="000650B5" w:rsidRDefault="00DF34E5" w:rsidP="002C6DC0">
      <w:pPr>
        <w:spacing w:line="480" w:lineRule="auto"/>
        <w:rPr>
          <w:del w:id="667" w:author="Alex" w:date="2015-07-24T18:57:00Z"/>
        </w:rPr>
        <w:pPrChange w:id="668" w:author="Alex" w:date="2015-07-24T19:38:00Z">
          <w:pPr>
            <w:spacing w:line="480" w:lineRule="auto"/>
          </w:pPr>
        </w:pPrChange>
      </w:pPr>
      <w:r>
        <w:t xml:space="preserve">This work was supported by </w:t>
      </w:r>
      <w:proofErr w:type="spellStart"/>
      <w:r>
        <w:t>ARO</w:t>
      </w:r>
      <w:proofErr w:type="spellEnd"/>
      <w:r>
        <w:t xml:space="preserve"> #201121557 and NSF #1254205 (IT) and Sloan #</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lastRenderedPageBreak/>
        <w:t>David</w:t>
      </w:r>
      <w:r w:rsidR="000955ED">
        <w:t xml:space="preserve"> K.</w:t>
      </w:r>
      <w:r w:rsidR="00FD1932">
        <w:t xml:space="preserve"> Wilson, and Jeremy H. Mills for insightful comments and discussions that helped shape this manuscript.</w:t>
      </w:r>
    </w:p>
    <w:p w14:paraId="4698EB05" w14:textId="77777777" w:rsidR="000650B5" w:rsidRDefault="000650B5" w:rsidP="002C6DC0">
      <w:pPr>
        <w:spacing w:line="480" w:lineRule="auto"/>
        <w:rPr>
          <w:ins w:id="669" w:author="Alex" w:date="2015-07-24T18:57:00Z"/>
        </w:rPr>
        <w:pPrChange w:id="670" w:author="Alex" w:date="2015-07-24T19:38:00Z">
          <w:pPr>
            <w:spacing w:line="480" w:lineRule="auto"/>
          </w:pPr>
        </w:pPrChange>
      </w:pPr>
    </w:p>
    <w:p w14:paraId="18A30A57" w14:textId="77777777" w:rsidR="00AE71AE" w:rsidDel="004A0EB9" w:rsidRDefault="00AE71AE" w:rsidP="002C6DC0">
      <w:pPr>
        <w:spacing w:line="480" w:lineRule="auto"/>
        <w:rPr>
          <w:del w:id="671" w:author="Alex" w:date="2015-07-24T19:37:00Z"/>
        </w:rPr>
        <w:pPrChange w:id="672" w:author="Alex" w:date="2015-07-24T19:38:00Z">
          <w:pPr>
            <w:spacing w:line="480" w:lineRule="auto"/>
          </w:pPr>
        </w:pPrChange>
      </w:pPr>
    </w:p>
    <w:p w14:paraId="3C4CD8A5" w14:textId="6BCCC80D" w:rsidR="00AE71AE" w:rsidRPr="00224C00" w:rsidDel="004A0EB9" w:rsidRDefault="00DF34E5" w:rsidP="002C6DC0">
      <w:pPr>
        <w:spacing w:line="480" w:lineRule="auto"/>
        <w:rPr>
          <w:del w:id="673" w:author="Alex" w:date="2015-07-24T19:37:00Z"/>
          <w:b/>
        </w:rPr>
        <w:pPrChange w:id="674" w:author="Alex" w:date="2015-07-24T19:38:00Z">
          <w:pPr>
            <w:spacing w:line="480" w:lineRule="auto"/>
          </w:pPr>
        </w:pPrChange>
      </w:pPr>
      <w:del w:id="675" w:author="Alex" w:date="2015-07-24T19:37:00Z">
        <w:r w:rsidRPr="00224C00" w:rsidDel="004A0EB9">
          <w:rPr>
            <w:b/>
          </w:rPr>
          <w:delText>ABBREVIATIONS</w:delText>
        </w:r>
      </w:del>
    </w:p>
    <w:p w14:paraId="4E512401" w14:textId="76FD3877" w:rsidR="00DF34E5" w:rsidDel="004A0EB9" w:rsidRDefault="00DF34E5" w:rsidP="002C6DC0">
      <w:pPr>
        <w:spacing w:line="480" w:lineRule="auto"/>
        <w:rPr>
          <w:del w:id="676" w:author="Alex" w:date="2015-07-24T19:37:00Z"/>
        </w:rPr>
        <w:pPrChange w:id="677" w:author="Alex" w:date="2015-07-24T19:38:00Z">
          <w:pPr>
            <w:spacing w:line="480" w:lineRule="auto"/>
          </w:pPr>
        </w:pPrChange>
      </w:pPr>
      <w:del w:id="678" w:author="Alex" w:date="2015-07-24T19:37:00Z">
        <w:r w:rsidDel="004A0EB9">
          <w:delText xml:space="preserve">pNPG, </w:delText>
        </w:r>
        <w:r w:rsidRPr="00AD4DE1" w:rsidDel="004A0EB9">
          <w:rPr>
            <w:i/>
          </w:rPr>
          <w:delText>p</w:delText>
        </w:r>
        <w:r w:rsidDel="004A0EB9">
          <w:delText>-nitrophenyl-ß-D-glucoside</w:delText>
        </w:r>
        <w:r w:rsidR="0084174E" w:rsidDel="004A0EB9">
          <w:delText>;</w:delText>
        </w:r>
        <w:r w:rsidDel="004A0EB9">
          <w:delText xml:space="preserve"> RMSD</w:delText>
        </w:r>
        <w:r w:rsidR="0084174E" w:rsidDel="004A0EB9">
          <w:delText>,</w:delText>
        </w:r>
        <w:r w:rsidDel="004A0EB9">
          <w:delText xml:space="preserve"> root-mean-square deviation</w:delText>
        </w:r>
      </w:del>
    </w:p>
    <w:p w14:paraId="44EA066D" w14:textId="77777777" w:rsidR="00AE71AE" w:rsidDel="000650B5" w:rsidRDefault="00AE71AE" w:rsidP="002C6DC0">
      <w:pPr>
        <w:spacing w:line="480" w:lineRule="auto"/>
        <w:rPr>
          <w:del w:id="679" w:author="Alex" w:date="2015-07-24T18:57:00Z"/>
        </w:rPr>
        <w:pPrChange w:id="680" w:author="Alex" w:date="2015-07-24T19:38:00Z">
          <w:pPr>
            <w:spacing w:line="480" w:lineRule="auto"/>
          </w:pPr>
        </w:pPrChange>
      </w:pPr>
    </w:p>
    <w:p w14:paraId="0FC7A150" w14:textId="6F0FFBD8" w:rsidR="00DF34E5" w:rsidDel="000650B5" w:rsidRDefault="00AE71AE" w:rsidP="002C6DC0">
      <w:pPr>
        <w:spacing w:line="480" w:lineRule="auto"/>
        <w:rPr>
          <w:del w:id="681" w:author="Alex" w:date="2015-07-24T18:57:00Z"/>
          <w:b/>
        </w:rPr>
        <w:pPrChange w:id="682" w:author="Alex" w:date="2015-07-24T19:38:00Z">
          <w:pPr>
            <w:spacing w:line="480" w:lineRule="auto"/>
          </w:pPr>
        </w:pPrChange>
      </w:pPr>
      <w:del w:id="683" w:author="Alex" w:date="2015-07-24T18:57:00Z">
        <w:r w:rsidRPr="00224C00" w:rsidDel="000650B5">
          <w:rPr>
            <w:b/>
          </w:rPr>
          <w:delText>FIGURES</w:delText>
        </w:r>
      </w:del>
    </w:p>
    <w:p w14:paraId="00BBB034" w14:textId="7B87D031" w:rsidR="00E90005" w:rsidDel="000650B5" w:rsidRDefault="00E90005" w:rsidP="002C6DC0">
      <w:pPr>
        <w:spacing w:line="480" w:lineRule="auto"/>
        <w:rPr>
          <w:del w:id="684" w:author="Alex" w:date="2015-07-24T18:57:00Z"/>
          <w:b/>
        </w:rPr>
        <w:pPrChange w:id="685" w:author="Alex" w:date="2015-07-24T19:38:00Z">
          <w:pPr/>
        </w:pPrChange>
      </w:pPr>
      <w:del w:id="686" w:author="Alex" w:date="2015-07-24T18:57:00Z">
        <w:r w:rsidDel="000650B5">
          <w:rPr>
            <w:b/>
          </w:rPr>
          <w:br w:type="page"/>
        </w:r>
      </w:del>
    </w:p>
    <w:p w14:paraId="6D88AE43" w14:textId="244AF3EB" w:rsidR="00E90005" w:rsidRPr="00224C00" w:rsidDel="000650B5" w:rsidRDefault="00E90005" w:rsidP="002C6DC0">
      <w:pPr>
        <w:spacing w:line="480" w:lineRule="auto"/>
        <w:rPr>
          <w:del w:id="687" w:author="Alex" w:date="2015-07-24T18:57:00Z"/>
          <w:b/>
        </w:rPr>
        <w:pPrChange w:id="688" w:author="Alex" w:date="2015-07-24T19:38:00Z">
          <w:pPr>
            <w:spacing w:line="480" w:lineRule="auto"/>
          </w:pPr>
        </w:pPrChange>
      </w:pPr>
    </w:p>
    <w:p w14:paraId="7884413E" w14:textId="6A7C4B9F" w:rsidR="00DF34E5" w:rsidDel="000650B5" w:rsidRDefault="00B140EE" w:rsidP="002C6DC0">
      <w:pPr>
        <w:spacing w:line="480" w:lineRule="auto"/>
        <w:rPr>
          <w:del w:id="689" w:author="Alex" w:date="2015-07-24T18:57:00Z"/>
        </w:rPr>
        <w:pPrChange w:id="690" w:author="Alex" w:date="2015-07-24T19:38:00Z">
          <w:pPr>
            <w:spacing w:line="480" w:lineRule="auto"/>
          </w:pPr>
        </w:pPrChange>
      </w:pPr>
      <w:del w:id="691" w:author="Alex" w:date="2015-07-24T18:50:00Z">
        <w:r w:rsidDel="00661954">
          <w:rPr>
            <w:noProof/>
          </w:rPr>
          <w:drawing>
            <wp:inline distT="0" distB="0" distL="0" distR="0" wp14:anchorId="4329A808" wp14:editId="4F99866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del>
    </w:p>
    <w:p w14:paraId="04C7D6CC" w14:textId="0EAF18EF" w:rsidR="00DF34E5" w:rsidRPr="00794F66" w:rsidDel="00661954" w:rsidRDefault="00DF34E5" w:rsidP="002C6DC0">
      <w:pPr>
        <w:spacing w:line="480" w:lineRule="auto"/>
        <w:rPr>
          <w:b/>
        </w:rPr>
        <w:pPrChange w:id="692" w:author="Alex" w:date="2015-07-24T19:38:00Z">
          <w:pPr>
            <w:spacing w:line="480" w:lineRule="auto"/>
          </w:pPr>
        </w:pPrChange>
      </w:pPr>
      <w:moveFromRangeStart w:id="693" w:author="Alex" w:date="2015-07-24T18:51:00Z" w:name="move299383237"/>
      <w:moveFrom w:id="694" w:author="Alex" w:date="2015-07-24T18:51:00Z">
        <w:r w:rsidRPr="00794F66" w:rsidDel="00661954">
          <w:rPr>
            <w:b/>
          </w:rPr>
          <w:t xml:space="preserve">Figure 1. Structure and catalyzed reaction of BglB </w:t>
        </w:r>
      </w:moveFrom>
    </w:p>
    <w:p w14:paraId="0187F98D" w14:textId="7B601334" w:rsidR="00DF34E5" w:rsidDel="000650B5" w:rsidRDefault="00DF34E5" w:rsidP="002C6DC0">
      <w:pPr>
        <w:spacing w:line="480" w:lineRule="auto"/>
        <w:rPr>
          <w:del w:id="695" w:author="Alex" w:date="2015-07-24T18:57:00Z"/>
        </w:rPr>
        <w:pPrChange w:id="696" w:author="Alex" w:date="2015-07-24T19:38:00Z">
          <w:pPr>
            <w:spacing w:line="480" w:lineRule="auto"/>
          </w:pPr>
        </w:pPrChange>
      </w:pPr>
      <w:moveFrom w:id="697" w:author="Alex" w:date="2015-07-24T18:51:00Z">
        <w:r w:rsidDel="00661954">
          <w:t xml:space="preserve">(A) Structure of BglB in complex with the modeled </w:t>
        </w:r>
        <w:r w:rsidRPr="00AD4DE1" w:rsidDel="00661954">
          <w:rPr>
            <w:i/>
          </w:rPr>
          <w:t>p</w:t>
        </w:r>
        <w:r w:rsidDel="00661954">
          <w:t>-nitropheny</w:t>
        </w:r>
        <w:r w:rsidR="00DA6C73" w:rsidDel="00661954">
          <w:t>l-ß-D-glucoside used for design</w:t>
        </w:r>
        <w:r w:rsidR="00AC16C7" w:rsidDel="00661954">
          <w:t>.</w:t>
        </w:r>
        <w:r w:rsidR="00DA6C73" w:rsidDel="00661954">
          <w:t xml:space="preserve"> </w:t>
        </w:r>
        <w:r w:rsidDel="00661954">
          <w:t>Alpha carbons of residues mutated shown as blue spheres</w:t>
        </w:r>
        <w:r w:rsidR="00AC16C7" w:rsidDel="00661954">
          <w:t>. The image was generated with</w:t>
        </w:r>
        <w:r w:rsidDel="00661954">
          <w:t xml:space="preserve"> </w:t>
        </w:r>
        <w:r w:rsidR="00AC16C7" w:rsidDel="00661954">
          <w:t>PyMOL.</w:t>
        </w:r>
        <w:r w:rsidR="00AC16C7" w:rsidDel="00661954">
          <w:fldChar w:fldCharType="begin"/>
        </w:r>
      </w:moveFrom>
      <w:r w:rsidR="0028627B">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moveFrom w:id="698" w:author="Alex" w:date="2015-07-24T18:51:00Z">
        <w:r w:rsidR="00AC16C7" w:rsidDel="00661954">
          <w:fldChar w:fldCharType="separate"/>
        </w:r>
      </w:moveFrom>
      <w:r w:rsidR="0028627B" w:rsidRPr="0028627B">
        <w:rPr>
          <w:noProof/>
        </w:rPr>
        <w:t>(16)</w:t>
      </w:r>
      <w:moveFrom w:id="699" w:author="Alex" w:date="2015-07-24T18:51:00Z">
        <w:r w:rsidR="00AC16C7" w:rsidDel="00661954">
          <w:fldChar w:fldCharType="end"/>
        </w:r>
        <w:r w:rsidR="00AC16C7" w:rsidDel="00661954">
          <w:t xml:space="preserve"> </w:t>
        </w:r>
        <w:r w:rsidDel="00661954">
          <w:t>(B) The BglB–catalyzed reaction on p-nitrophenyl-ß-D-glucoside used to evaluate kinetic constants of designed mutants</w:t>
        </w:r>
      </w:moveFrom>
      <w:moveFromRangeEnd w:id="693"/>
    </w:p>
    <w:p w14:paraId="1B643940" w14:textId="21F28298" w:rsidR="00B140EE" w:rsidDel="000650B5" w:rsidRDefault="00B140EE" w:rsidP="002C6DC0">
      <w:pPr>
        <w:spacing w:line="480" w:lineRule="auto"/>
        <w:rPr>
          <w:del w:id="700" w:author="Alex" w:date="2015-07-24T18:57:00Z"/>
        </w:rPr>
        <w:pPrChange w:id="701" w:author="Alex" w:date="2015-07-24T19:38:00Z">
          <w:pPr/>
        </w:pPrChange>
      </w:pPr>
      <w:del w:id="702" w:author="Alex" w:date="2015-07-24T18:57:00Z">
        <w:r w:rsidDel="000650B5">
          <w:br w:type="page"/>
        </w:r>
      </w:del>
    </w:p>
    <w:p w14:paraId="48A16D21" w14:textId="6F88B6CA" w:rsidR="00B140EE" w:rsidDel="000650B5" w:rsidRDefault="00B140EE" w:rsidP="002C6DC0">
      <w:pPr>
        <w:spacing w:line="480" w:lineRule="auto"/>
        <w:rPr>
          <w:del w:id="703" w:author="Alex" w:date="2015-07-24T18:57:00Z"/>
        </w:rPr>
        <w:pPrChange w:id="704" w:author="Alex" w:date="2015-07-24T19:38:00Z">
          <w:pPr>
            <w:spacing w:line="480" w:lineRule="auto"/>
          </w:pPr>
        </w:pPrChange>
      </w:pPr>
    </w:p>
    <w:p w14:paraId="587D347E" w14:textId="6AD95EB6" w:rsidR="00DF34E5" w:rsidDel="000650B5" w:rsidRDefault="00B140EE" w:rsidP="002C6DC0">
      <w:pPr>
        <w:spacing w:line="480" w:lineRule="auto"/>
        <w:rPr>
          <w:del w:id="705" w:author="Alex" w:date="2015-07-24T18:57:00Z"/>
        </w:rPr>
        <w:pPrChange w:id="706" w:author="Alex" w:date="2015-07-24T19:38:00Z">
          <w:pPr>
            <w:spacing w:line="480" w:lineRule="auto"/>
          </w:pPr>
        </w:pPrChange>
      </w:pPr>
      <w:del w:id="707" w:author="Alex" w:date="2015-07-24T18:51:00Z">
        <w:r w:rsidDel="00661954">
          <w:rPr>
            <w:noProof/>
          </w:rPr>
          <w:drawing>
            <wp:inline distT="0" distB="0" distL="0" distR="0" wp14:anchorId="68519ABC" wp14:editId="53AEDAA6">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del>
    </w:p>
    <w:p w14:paraId="5653AE4C" w14:textId="17BE3259" w:rsidR="00DF34E5" w:rsidRPr="00794F66" w:rsidDel="00661954" w:rsidRDefault="00DF34E5" w:rsidP="002C6DC0">
      <w:pPr>
        <w:spacing w:line="480" w:lineRule="auto"/>
        <w:rPr>
          <w:b/>
        </w:rPr>
        <w:pPrChange w:id="708" w:author="Alex" w:date="2015-07-24T19:38:00Z">
          <w:pPr>
            <w:spacing w:line="480" w:lineRule="auto"/>
          </w:pPr>
        </w:pPrChange>
      </w:pPr>
      <w:moveFromRangeStart w:id="709" w:author="Alex" w:date="2015-07-24T18:54:00Z" w:name="move299383284"/>
      <w:moveFrom w:id="710" w:author="Alex" w:date="2015-07-24T18:54:00Z">
        <w:r w:rsidRPr="00794F66" w:rsidDel="00661954">
          <w:rPr>
            <w:b/>
          </w:rPr>
          <w:t>Figure 2. Log scale relative kinetic constants of 104 BglB mutants</w:t>
        </w:r>
      </w:moveFrom>
    </w:p>
    <w:p w14:paraId="63528DD2" w14:textId="776E0DF2" w:rsidR="00DF34E5" w:rsidDel="00661954" w:rsidRDefault="00DF34E5" w:rsidP="002C6DC0">
      <w:pPr>
        <w:spacing w:line="480" w:lineRule="auto"/>
        <w:pPrChange w:id="711" w:author="Alex" w:date="2015-07-24T19:38:00Z">
          <w:pPr>
            <w:spacing w:line="480" w:lineRule="auto"/>
          </w:pPr>
        </w:pPrChange>
      </w:pPr>
      <w:moveFrom w:id="712" w:author="Alex" w:date="2015-07-24T18:54:00Z">
        <w:r w:rsidDel="00661954">
          <w:t xml:space="preserve">The heatmap depicts the effect of each mutation on each kinetic constant relative to native BglB, normalized at 0. As indicated in the color legend, gold is for higher value and blue for a lower value. </w:t>
        </w:r>
        <w:r w:rsidR="00AC16C7" w:rsidDel="00661954">
          <w:t>The metric 1/K</w:t>
        </w:r>
        <w:r w:rsidR="00AC16C7" w:rsidRPr="00BE115D" w:rsidDel="00661954">
          <w:rPr>
            <w:vertAlign w:val="subscript"/>
          </w:rPr>
          <w:t>M</w:t>
        </w:r>
        <w:r w:rsidR="00AC16C7" w:rsidDel="00661954">
          <w:t xml:space="preserve"> is used so a higher value is consistently corresponding to a better kinetic constant when evaluating </w:t>
        </w:r>
        <w:r w:rsidR="00AC16C7" w:rsidRPr="00BE115D" w:rsidDel="00661954">
          <w:rPr>
            <w:i/>
          </w:rPr>
          <w:t>k</w:t>
        </w:r>
        <w:r w:rsidR="00AC16C7" w:rsidRPr="00BE115D" w:rsidDel="00661954">
          <w:rPr>
            <w:vertAlign w:val="subscript"/>
          </w:rPr>
          <w:t>cat</w:t>
        </w:r>
        <w:r w:rsidR="00AC16C7" w:rsidDel="00661954">
          <w:t xml:space="preserve">, </w:t>
        </w:r>
        <w:r w:rsidR="00AC16C7" w:rsidRPr="00BE115D" w:rsidDel="00661954">
          <w:rPr>
            <w:i/>
          </w:rPr>
          <w:t>k</w:t>
        </w:r>
        <w:r w:rsidR="00AC16C7" w:rsidRPr="00BE115D" w:rsidDel="00661954">
          <w:rPr>
            <w:vertAlign w:val="subscript"/>
          </w:rPr>
          <w:t>cat</w:t>
        </w:r>
        <w:r w:rsidR="00AC16C7" w:rsidDel="00661954">
          <w:t>/K</w:t>
        </w:r>
        <w:r w:rsidR="00AC16C7" w:rsidDel="00661954">
          <w:rPr>
            <w:vertAlign w:val="subscript"/>
          </w:rPr>
          <w:t>M</w:t>
        </w:r>
        <w:r w:rsidR="00AC16C7" w:rsidDel="00661954">
          <w:t>, and K</w:t>
        </w:r>
        <w:r w:rsidR="00AC16C7" w:rsidRPr="00BE115D" w:rsidDel="00661954">
          <w:rPr>
            <w:vertAlign w:val="subscript"/>
          </w:rPr>
          <w:t>M</w:t>
        </w:r>
        <w:r w:rsidR="00AC16C7" w:rsidDel="00661954">
          <w:t xml:space="preserve">. </w:t>
        </w:r>
        <w:r w:rsidDel="00661954">
          <w:t>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sidDel="00661954">
          <w:rPr>
            <w:vertAlign w:val="superscript"/>
          </w:rPr>
          <w:t>-1</w:t>
        </w:r>
        <w:r w:rsidDel="00661954">
          <w:t xml:space="preserve"> (</w:t>
        </w:r>
        <w:r w:rsidR="004F15C1" w:rsidRPr="00AE71AE" w:rsidDel="00661954">
          <w:rPr>
            <w:i/>
          </w:rPr>
          <w:t>k</w:t>
        </w:r>
        <w:r w:rsidR="004F15C1" w:rsidRPr="00AE71AE" w:rsidDel="00661954">
          <w:rPr>
            <w:vertAlign w:val="subscript"/>
          </w:rPr>
          <w:t>cat</w:t>
        </w:r>
        <w:r w:rsidDel="00661954">
          <w:t>), 0.6–85 mM (</w:t>
        </w:r>
        <w:r w:rsidR="004F15C1" w:rsidDel="00661954">
          <w:t>K</w:t>
        </w:r>
        <w:r w:rsidR="004F15C1" w:rsidRPr="004F15C1" w:rsidDel="00661954">
          <w:rPr>
            <w:vertAlign w:val="subscript"/>
          </w:rPr>
          <w:t>M</w:t>
        </w:r>
        <w:r w:rsidDel="00661954">
          <w:t>), and 10–560,000 M</w:t>
        </w:r>
        <w:r w:rsidR="00B26AAC" w:rsidRPr="00B26AAC" w:rsidDel="00661954">
          <w:rPr>
            <w:vertAlign w:val="superscript"/>
          </w:rPr>
          <w:t>-1</w:t>
        </w:r>
        <w:r w:rsidDel="00661954">
          <w:t>min</w:t>
        </w:r>
        <w:r w:rsidR="00B26AAC" w:rsidRPr="00B26AAC" w:rsidDel="00661954">
          <w:rPr>
            <w:vertAlign w:val="superscript"/>
          </w:rPr>
          <w:t>-1</w:t>
        </w:r>
        <w:r w:rsidDel="00661954">
          <w:t xml:space="preserve"> (</w:t>
        </w:r>
        <w:r w:rsidR="004F15C1" w:rsidRPr="00AE71AE" w:rsidDel="00661954">
          <w:rPr>
            <w:i/>
          </w:rPr>
          <w:t>k</w:t>
        </w:r>
        <w:r w:rsidR="004F15C1" w:rsidRPr="00AE71AE" w:rsidDel="00661954">
          <w:rPr>
            <w:vertAlign w:val="subscript"/>
          </w:rPr>
          <w:t>cat</w:t>
        </w:r>
        <w:r w:rsidR="008542E8" w:rsidDel="00661954">
          <w:t>/</w:t>
        </w:r>
        <w:r w:rsidR="004F15C1" w:rsidDel="00661954">
          <w:t>K</w:t>
        </w:r>
        <w:r w:rsidR="004F15C1" w:rsidRPr="004F15C1" w:rsidDel="00661954">
          <w:rPr>
            <w:vertAlign w:val="subscript"/>
          </w:rPr>
          <w:t>M</w:t>
        </w:r>
        <w:r w:rsidDel="00661954">
          <w:t>) with wild type constants of 880 ± 10 min</w:t>
        </w:r>
        <w:r w:rsidR="00B26AAC" w:rsidRPr="00B26AAC" w:rsidDel="00661954">
          <w:rPr>
            <w:vertAlign w:val="superscript"/>
          </w:rPr>
          <w:t>-1</w:t>
        </w:r>
        <w:r w:rsidDel="00661954">
          <w:t>, 5.0 ± 0.2 mM, and 171,000 ± 8000 M</w:t>
        </w:r>
        <w:r w:rsidR="00B26AAC" w:rsidRPr="00B26AAC" w:rsidDel="00661954">
          <w:rPr>
            <w:vertAlign w:val="superscript"/>
          </w:rPr>
          <w:t>-1</w:t>
        </w:r>
        <w:r w:rsidDel="00661954">
          <w:t xml:space="preserve"> min</w:t>
        </w:r>
        <w:r w:rsidR="00B26AAC" w:rsidRPr="00B26AAC" w:rsidDel="00661954">
          <w:rPr>
            <w:vertAlign w:val="superscript"/>
          </w:rPr>
          <w:t>-1</w:t>
        </w:r>
        <w:r w:rsidDel="00661954">
          <w:t xml:space="preserve"> for </w:t>
        </w:r>
        <w:r w:rsidR="004F15C1" w:rsidRPr="00AE71AE" w:rsidDel="00661954">
          <w:rPr>
            <w:i/>
          </w:rPr>
          <w:t>k</w:t>
        </w:r>
        <w:r w:rsidR="004F15C1" w:rsidRPr="00AE71AE" w:rsidDel="00661954">
          <w:rPr>
            <w:vertAlign w:val="subscript"/>
          </w:rPr>
          <w:t>cat</w:t>
        </w:r>
        <w:r w:rsidDel="00661954">
          <w:t xml:space="preserve">, </w:t>
        </w:r>
        <w:r w:rsidR="004F15C1" w:rsidDel="00661954">
          <w:t>K</w:t>
        </w:r>
        <w:r w:rsidR="004F15C1" w:rsidRPr="004F15C1" w:rsidDel="00661954">
          <w:rPr>
            <w:vertAlign w:val="subscript"/>
          </w:rPr>
          <w:t>M</w:t>
        </w:r>
        <w:r w:rsidDel="00661954">
          <w:t xml:space="preserve">, and </w:t>
        </w:r>
        <w:r w:rsidR="004F15C1" w:rsidRPr="00AE71AE" w:rsidDel="00661954">
          <w:rPr>
            <w:i/>
          </w:rPr>
          <w:t>k</w:t>
        </w:r>
        <w:r w:rsidR="004F15C1" w:rsidRPr="00AE71AE" w:rsidDel="00661954">
          <w:rPr>
            <w:vertAlign w:val="subscript"/>
          </w:rPr>
          <w:t>cat</w:t>
        </w:r>
        <w:r w:rsidR="008542E8" w:rsidDel="00661954">
          <w:t>/</w:t>
        </w:r>
        <w:r w:rsidR="004F15C1" w:rsidDel="00661954">
          <w:t>K</w:t>
        </w:r>
        <w:r w:rsidR="004F15C1" w:rsidRPr="004F15C1" w:rsidDel="00661954">
          <w:rPr>
            <w:vertAlign w:val="subscript"/>
          </w:rPr>
          <w:t>M</w:t>
        </w:r>
        <w:r w:rsidDel="00661954">
          <w:t xml:space="preserve"> respectively. A full table of kinetic constants and substrate versus velocity curves for each are provided in the Supplemental Materials.</w:t>
        </w:r>
      </w:moveFrom>
    </w:p>
    <w:moveFromRangeEnd w:id="709"/>
    <w:p w14:paraId="7117A6EC" w14:textId="74185891" w:rsidR="00E21D8F" w:rsidDel="000650B5" w:rsidRDefault="00E21D8F" w:rsidP="002C6DC0">
      <w:pPr>
        <w:spacing w:line="480" w:lineRule="auto"/>
        <w:rPr>
          <w:del w:id="713" w:author="Alex" w:date="2015-07-24T18:57:00Z"/>
        </w:rPr>
        <w:pPrChange w:id="714" w:author="Alex" w:date="2015-07-24T19:38:00Z">
          <w:pPr/>
        </w:pPrChange>
      </w:pPr>
      <w:del w:id="715" w:author="Alex" w:date="2015-07-24T18:57:00Z">
        <w:r w:rsidDel="000650B5">
          <w:br w:type="page"/>
        </w:r>
      </w:del>
    </w:p>
    <w:p w14:paraId="453CA342" w14:textId="650AB400" w:rsidR="00DF34E5" w:rsidDel="000650B5" w:rsidRDefault="00DF34E5" w:rsidP="002C6DC0">
      <w:pPr>
        <w:spacing w:line="480" w:lineRule="auto"/>
        <w:rPr>
          <w:del w:id="716" w:author="Alex" w:date="2015-07-24T18:57:00Z"/>
        </w:rPr>
        <w:pPrChange w:id="717" w:author="Alex" w:date="2015-07-24T19:38:00Z">
          <w:pPr>
            <w:spacing w:line="480" w:lineRule="auto"/>
          </w:pPr>
        </w:pPrChange>
      </w:pPr>
    </w:p>
    <w:p w14:paraId="336BB2AE" w14:textId="66A8519E" w:rsidR="00DF34E5" w:rsidDel="000650B5" w:rsidRDefault="00B7352B" w:rsidP="002C6DC0">
      <w:pPr>
        <w:spacing w:line="480" w:lineRule="auto"/>
        <w:rPr>
          <w:del w:id="718" w:author="Alex" w:date="2015-07-24T18:57:00Z"/>
        </w:rPr>
        <w:pPrChange w:id="719" w:author="Alex" w:date="2015-07-24T19:38:00Z">
          <w:pPr>
            <w:spacing w:line="480" w:lineRule="auto"/>
          </w:pPr>
        </w:pPrChange>
      </w:pPr>
      <w:del w:id="720" w:author="Alex" w:date="2015-07-24T18:51:00Z">
        <w:r w:rsidDel="00661954">
          <w:rPr>
            <w:noProof/>
          </w:rPr>
          <w:drawing>
            <wp:inline distT="0" distB="0" distL="0" distR="0" wp14:anchorId="2D40A11B" wp14:editId="01ACA3FB">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del>
    </w:p>
    <w:p w14:paraId="45B29C4B" w14:textId="58E591D2" w:rsidR="00DF34E5" w:rsidRPr="00794F66" w:rsidDel="00661954" w:rsidRDefault="00DF34E5" w:rsidP="002C6DC0">
      <w:pPr>
        <w:spacing w:line="480" w:lineRule="auto"/>
        <w:rPr>
          <w:b/>
        </w:rPr>
        <w:pPrChange w:id="721" w:author="Alex" w:date="2015-07-24T19:38:00Z">
          <w:pPr>
            <w:spacing w:line="480" w:lineRule="auto"/>
          </w:pPr>
        </w:pPrChange>
      </w:pPr>
      <w:moveFromRangeStart w:id="722" w:author="Alex" w:date="2015-07-24T18:54:00Z" w:name="move299383368"/>
      <w:moveFrom w:id="723" w:author="Alex" w:date="2015-07-24T18:54:00Z">
        <w:r w:rsidRPr="00794F66" w:rsidDel="00661954">
          <w:rPr>
            <w:b/>
          </w:rPr>
          <w:t xml:space="preserve">Figure 3. Active site model and conservation analysis of BglB </w:t>
        </w:r>
      </w:moveFrom>
    </w:p>
    <w:p w14:paraId="6E231E91" w14:textId="0AAB9A4F" w:rsidR="00245378" w:rsidDel="00661954" w:rsidRDefault="00DF34E5" w:rsidP="002C6DC0">
      <w:pPr>
        <w:spacing w:line="480" w:lineRule="auto"/>
        <w:pPrChange w:id="724" w:author="Alex" w:date="2015-07-24T19:38:00Z">
          <w:pPr>
            <w:spacing w:line="480" w:lineRule="auto"/>
          </w:pPr>
        </w:pPrChange>
      </w:pPr>
      <w:moveFrom w:id="725" w:author="Alex" w:date="2015-07-24T18:54:00Z">
        <w:r w:rsidDel="00661954">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moveFrom>
    </w:p>
    <w:moveFromRangeEnd w:id="722"/>
    <w:p w14:paraId="5A2D6296" w14:textId="349B08D2" w:rsidR="00245378" w:rsidDel="000650B5" w:rsidRDefault="00245378" w:rsidP="002C6DC0">
      <w:pPr>
        <w:spacing w:line="480" w:lineRule="auto"/>
        <w:rPr>
          <w:del w:id="726" w:author="Alex" w:date="2015-07-24T18:57:00Z"/>
        </w:rPr>
        <w:pPrChange w:id="727" w:author="Alex" w:date="2015-07-24T19:38:00Z">
          <w:pPr/>
        </w:pPrChange>
      </w:pPr>
      <w:del w:id="728" w:author="Alex" w:date="2015-07-24T18:57:00Z">
        <w:r w:rsidDel="000650B5">
          <w:br w:type="page"/>
        </w:r>
      </w:del>
    </w:p>
    <w:p w14:paraId="59FC2DA0" w14:textId="3AAE1E55" w:rsidR="00BF4449" w:rsidDel="000650B5" w:rsidRDefault="00BF4449" w:rsidP="002C6DC0">
      <w:pPr>
        <w:spacing w:line="480" w:lineRule="auto"/>
        <w:rPr>
          <w:del w:id="729" w:author="Alex" w:date="2015-07-24T18:57:00Z"/>
        </w:rPr>
        <w:pPrChange w:id="730" w:author="Alex" w:date="2015-07-24T19:38:00Z">
          <w:pPr>
            <w:spacing w:line="480" w:lineRule="auto"/>
          </w:pPr>
        </w:pPrChange>
      </w:pPr>
    </w:p>
    <w:p w14:paraId="3B414520" w14:textId="44CE65A4" w:rsidR="00DF34E5" w:rsidDel="000650B5" w:rsidRDefault="00201544" w:rsidP="002C6DC0">
      <w:pPr>
        <w:spacing w:line="480" w:lineRule="auto"/>
        <w:rPr>
          <w:del w:id="731" w:author="Alex" w:date="2015-07-24T18:57:00Z"/>
        </w:rPr>
        <w:pPrChange w:id="732" w:author="Alex" w:date="2015-07-24T19:38:00Z">
          <w:pPr>
            <w:spacing w:line="480" w:lineRule="auto"/>
          </w:pPr>
        </w:pPrChange>
      </w:pPr>
      <w:del w:id="733" w:author="Alex" w:date="2015-07-24T18:51:00Z">
        <w:r w:rsidDel="00661954">
          <w:rPr>
            <w:noProof/>
          </w:rPr>
          <w:drawing>
            <wp:inline distT="0" distB="0" distL="0" distR="0" wp14:anchorId="0A760414" wp14:editId="56472F08">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del>
    </w:p>
    <w:p w14:paraId="52059F03" w14:textId="764006B4" w:rsidR="00DF34E5" w:rsidRPr="00794F66" w:rsidDel="00661954" w:rsidRDefault="00DF34E5" w:rsidP="002C6DC0">
      <w:pPr>
        <w:spacing w:line="480" w:lineRule="auto"/>
        <w:rPr>
          <w:b/>
        </w:rPr>
        <w:pPrChange w:id="734" w:author="Alex" w:date="2015-07-24T19:38:00Z">
          <w:pPr>
            <w:spacing w:line="480" w:lineRule="auto"/>
          </w:pPr>
        </w:pPrChange>
      </w:pPr>
      <w:moveFromRangeStart w:id="735" w:author="Alex" w:date="2015-07-24T18:55:00Z" w:name="move299383447"/>
      <w:moveFrom w:id="736" w:author="Alex" w:date="2015-07-24T18:55:00Z">
        <w:r w:rsidRPr="00794F66" w:rsidDel="00661954">
          <w:rPr>
            <w:b/>
          </w:rPr>
          <w:t>Figure 4. Correlation between machine learning predictions and experimentally-determined kinetic constants</w:t>
        </w:r>
      </w:moveFrom>
    </w:p>
    <w:p w14:paraId="3CB20D62" w14:textId="45AA1F1B" w:rsidR="00DF34E5" w:rsidDel="00661954" w:rsidRDefault="004D15E9" w:rsidP="002C6DC0">
      <w:pPr>
        <w:spacing w:line="480" w:lineRule="auto"/>
        <w:pPrChange w:id="737" w:author="Alex" w:date="2015-07-24T19:38:00Z">
          <w:pPr>
            <w:spacing w:line="480" w:lineRule="auto"/>
          </w:pPr>
        </w:pPrChange>
      </w:pPr>
      <w:moveFrom w:id="738" w:author="Alex" w:date="2015-07-24T18:55:00Z">
        <w:r w:rsidRPr="0073693D" w:rsidDel="00661954">
          <w:rPr>
            <w:i/>
          </w:rPr>
          <w:t>Top panel</w:t>
        </w:r>
        <w:r w:rsidR="00136DDD" w:rsidDel="00661954">
          <w:rPr>
            <w:i/>
          </w:rPr>
          <w:t>s</w:t>
        </w:r>
        <w:r w:rsidDel="00661954">
          <w:t xml:space="preserve">: </w:t>
        </w:r>
        <w:r w:rsidR="00136DDD" w:rsidDel="00661954">
          <w:t xml:space="preserve">predicted versus </w:t>
        </w:r>
        <w:r w:rsidR="0073693D" w:rsidDel="00661954">
          <w:t>experimentally-</w:t>
        </w:r>
        <w:r w:rsidR="00136DDD" w:rsidDel="00661954">
          <w:t xml:space="preserve">measured </w:t>
        </w:r>
        <w:r w:rsidR="0073693D" w:rsidDel="00661954">
          <w:t xml:space="preserve">values for </w:t>
        </w:r>
        <w:r w:rsidR="00136DDD" w:rsidDel="00661954">
          <w:t xml:space="preserve">kinetic constants </w:t>
        </w:r>
        <w:r w:rsidR="004F15C1" w:rsidRPr="00AE71AE" w:rsidDel="00661954">
          <w:rPr>
            <w:i/>
          </w:rPr>
          <w:t>k</w:t>
        </w:r>
        <w:r w:rsidR="004F15C1" w:rsidRPr="00AE71AE" w:rsidDel="00661954">
          <w:rPr>
            <w:vertAlign w:val="subscript"/>
          </w:rPr>
          <w:t>cat</w:t>
        </w:r>
        <w:r w:rsidR="008542E8" w:rsidDel="00661954">
          <w:t>/</w:t>
        </w:r>
        <w:r w:rsidR="004F15C1" w:rsidDel="00661954">
          <w:t>K</w:t>
        </w:r>
        <w:r w:rsidR="004F15C1" w:rsidRPr="004F15C1" w:rsidDel="00661954">
          <w:rPr>
            <w:vertAlign w:val="subscript"/>
          </w:rPr>
          <w:t>M</w:t>
        </w:r>
        <w:r w:rsidR="00DF34E5" w:rsidDel="00661954">
          <w:t xml:space="preserve"> (A), </w:t>
        </w:r>
        <w:r w:rsidR="004F15C1" w:rsidRPr="00AE71AE" w:rsidDel="00661954">
          <w:rPr>
            <w:i/>
          </w:rPr>
          <w:t>k</w:t>
        </w:r>
        <w:r w:rsidR="004F15C1" w:rsidRPr="00AE71AE" w:rsidDel="00661954">
          <w:rPr>
            <w:vertAlign w:val="subscript"/>
          </w:rPr>
          <w:t>cat</w:t>
        </w:r>
        <w:r w:rsidR="00DF34E5" w:rsidDel="00661954">
          <w:t xml:space="preserve"> (B), and 1/</w:t>
        </w:r>
        <w:r w:rsidR="004F15C1" w:rsidDel="00661954">
          <w:t>K</w:t>
        </w:r>
        <w:r w:rsidR="004F15C1" w:rsidRPr="004F15C1" w:rsidDel="00661954">
          <w:rPr>
            <w:vertAlign w:val="subscript"/>
          </w:rPr>
          <w:t>M</w:t>
        </w:r>
        <w:r w:rsidR="00DF34E5" w:rsidDel="00661954">
          <w:t xml:space="preserve"> (C)</w:t>
        </w:r>
        <w:r w:rsidR="0073693D" w:rsidDel="00661954">
          <w:t>. All values are</w:t>
        </w:r>
        <w:r w:rsidR="00136DDD" w:rsidDel="00661954">
          <w:t xml:space="preserve"> relative to the wild type enzyme and on a log scale. </w:t>
        </w:r>
        <w:r w:rsidR="00DF34E5" w:rsidDel="00661954">
          <w:t>The standard deviation</w:t>
        </w:r>
        <w:r w:rsidR="00136DDD" w:rsidDel="00661954">
          <w:t xml:space="preserve"> (error bars)</w:t>
        </w:r>
        <w:r w:rsidR="0073693D" w:rsidDel="00661954">
          <w:t xml:space="preserve"> of the predicted values</w:t>
        </w:r>
        <w:r w:rsidR="00DF34E5" w:rsidDel="00661954">
          <w:t xml:space="preserve"> was calculated based on the prediction by 1000-fold cross validation for each point. </w:t>
        </w:r>
        <w:r w:rsidDel="00661954">
          <w:t xml:space="preserve">The red line corresponds to linear regression and has been added for visualization purposes. </w:t>
        </w:r>
        <w:r w:rsidRPr="0073693D" w:rsidDel="00661954">
          <w:rPr>
            <w:i/>
          </w:rPr>
          <w:t>Bottom panel</w:t>
        </w:r>
        <w:r w:rsidR="00136DDD" w:rsidDel="00661954">
          <w:rPr>
            <w:i/>
          </w:rPr>
          <w:t>s</w:t>
        </w:r>
        <w:r w:rsidDel="00661954">
          <w:t xml:space="preserve">: Histograms </w:t>
        </w:r>
        <w:r w:rsidR="00DF34E5" w:rsidDel="00661954">
          <w:t xml:space="preserve">of experimentally-determined values in the data set (90, 80 and 80 samples for </w:t>
        </w:r>
        <w:r w:rsidR="004F15C1" w:rsidRPr="00AE71AE" w:rsidDel="00661954">
          <w:rPr>
            <w:i/>
          </w:rPr>
          <w:t>k</w:t>
        </w:r>
        <w:r w:rsidR="004F15C1" w:rsidRPr="00AE71AE" w:rsidDel="00661954">
          <w:rPr>
            <w:vertAlign w:val="subscript"/>
          </w:rPr>
          <w:t>cat</w:t>
        </w:r>
        <w:r w:rsidR="008542E8" w:rsidDel="00661954">
          <w:t>/</w:t>
        </w:r>
        <w:r w:rsidR="004F15C1" w:rsidDel="00661954">
          <w:t>K</w:t>
        </w:r>
        <w:r w:rsidR="004F15C1" w:rsidRPr="004F15C1" w:rsidDel="00661954">
          <w:rPr>
            <w:vertAlign w:val="subscript"/>
          </w:rPr>
          <w:t>M</w:t>
        </w:r>
        <w:r w:rsidR="00DF34E5" w:rsidDel="00661954">
          <w:t xml:space="preserve">, </w:t>
        </w:r>
        <w:r w:rsidR="004F15C1" w:rsidRPr="00AE71AE" w:rsidDel="00661954">
          <w:rPr>
            <w:i/>
          </w:rPr>
          <w:t>k</w:t>
        </w:r>
        <w:r w:rsidR="004F15C1" w:rsidRPr="00AE71AE" w:rsidDel="00661954">
          <w:rPr>
            <w:vertAlign w:val="subscript"/>
          </w:rPr>
          <w:t>cat</w:t>
        </w:r>
        <w:r w:rsidR="00DF34E5" w:rsidDel="00661954">
          <w:t xml:space="preserve">, and </w:t>
        </w:r>
        <w:r w:rsidR="004F15C1" w:rsidDel="00661954">
          <w:t>K</w:t>
        </w:r>
        <w:r w:rsidR="004F15C1" w:rsidRPr="004F15C1" w:rsidDel="00661954">
          <w:rPr>
            <w:vertAlign w:val="subscript"/>
          </w:rPr>
          <w:t>M</w:t>
        </w:r>
        <w:r w:rsidR="00DF34E5" w:rsidDel="00661954">
          <w:t>, respectively)</w:t>
        </w:r>
        <w:r w:rsidDel="00661954">
          <w:t xml:space="preserve">, along with the residual errors </w:t>
        </w:r>
        <w:r w:rsidR="00136DDD" w:rsidDel="00661954">
          <w:t xml:space="preserve">(scatter plot) </w:t>
        </w:r>
        <w:r w:rsidDel="00661954">
          <w:t xml:space="preserve">between predicted and measured kinetic values. </w:t>
        </w:r>
      </w:moveFrom>
    </w:p>
    <w:moveFromRangeEnd w:id="735"/>
    <w:p w14:paraId="74B0BDD3" w14:textId="3D1E1859" w:rsidR="00201544" w:rsidRDefault="00201544" w:rsidP="002C6DC0">
      <w:pPr>
        <w:spacing w:line="480" w:lineRule="auto"/>
        <w:pPrChange w:id="739" w:author="Alex" w:date="2015-07-24T19:38:00Z">
          <w:pPr/>
        </w:pPrChange>
      </w:pPr>
      <w:del w:id="740" w:author="Alex" w:date="2015-07-24T18:57:00Z">
        <w:r w:rsidDel="000650B5">
          <w:br w:type="page"/>
        </w:r>
      </w:del>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rsidDel="00156477" w14:paraId="54F4F1F0" w14:textId="69CD13B6" w:rsidTr="00CF4403">
        <w:trPr>
          <w:trHeight w:val="259"/>
        </w:trPr>
        <w:tc>
          <w:tcPr>
            <w:tcW w:w="1034" w:type="dxa"/>
          </w:tcPr>
          <w:p w14:paraId="1238B15E" w14:textId="4D5458F8" w:rsidR="00CF4403" w:rsidRPr="009C6982" w:rsidDel="00156477" w:rsidRDefault="00CF4403" w:rsidP="002C6DC0">
            <w:pPr>
              <w:spacing w:line="480" w:lineRule="auto"/>
              <w:jc w:val="center"/>
              <w:rPr>
                <w:b/>
              </w:rPr>
              <w:pPrChange w:id="741" w:author="Alex" w:date="2015-07-24T19:38:00Z">
                <w:pPr>
                  <w:jc w:val="center"/>
                </w:pPr>
              </w:pPrChange>
            </w:pPr>
            <w:moveFromRangeStart w:id="742" w:author="Alex" w:date="2015-07-24T18:57:00Z" w:name="move299383569"/>
            <w:moveFrom w:id="743" w:author="Alex" w:date="2015-07-24T18:57:00Z">
              <w:r w:rsidRPr="009C6982" w:rsidDel="00156477">
                <w:rPr>
                  <w:b/>
                  <w:i/>
                  <w:iCs/>
                </w:rPr>
                <w:t>k</w:t>
              </w:r>
              <w:r w:rsidRPr="009C6982" w:rsidDel="00156477">
                <w:rPr>
                  <w:b/>
                  <w:vertAlign w:val="subscript"/>
                </w:rPr>
                <w:t>cat</w:t>
              </w:r>
              <w:r w:rsidRPr="009C6982" w:rsidDel="00156477">
                <w:rPr>
                  <w:b/>
                </w:rPr>
                <w:t>/K</w:t>
              </w:r>
              <w:r w:rsidRPr="009C6982" w:rsidDel="00156477">
                <w:rPr>
                  <w:b/>
                  <w:vertAlign w:val="subscript"/>
                </w:rPr>
                <w:t>M</w:t>
              </w:r>
            </w:moveFrom>
          </w:p>
        </w:tc>
        <w:tc>
          <w:tcPr>
            <w:tcW w:w="874" w:type="dxa"/>
          </w:tcPr>
          <w:p w14:paraId="23F92E01" w14:textId="6D9E26F6" w:rsidR="00CF4403" w:rsidRPr="009C6982" w:rsidDel="00156477" w:rsidRDefault="00CF4403" w:rsidP="002C6DC0">
            <w:pPr>
              <w:spacing w:line="480" w:lineRule="auto"/>
              <w:jc w:val="center"/>
              <w:rPr>
                <w:b/>
              </w:rPr>
              <w:pPrChange w:id="744" w:author="Alex" w:date="2015-07-24T19:38:00Z">
                <w:pPr>
                  <w:jc w:val="center"/>
                </w:pPr>
              </w:pPrChange>
            </w:pPr>
            <w:moveFrom w:id="745" w:author="Alex" w:date="2015-07-24T18:57:00Z">
              <w:r w:rsidRPr="009C6982" w:rsidDel="00156477">
                <w:rPr>
                  <w:b/>
                  <w:i/>
                  <w:iCs/>
                </w:rPr>
                <w:t>k</w:t>
              </w:r>
              <w:r w:rsidRPr="009C6982" w:rsidDel="00156477">
                <w:rPr>
                  <w:b/>
                  <w:vertAlign w:val="subscript"/>
                </w:rPr>
                <w:t>cat</w:t>
              </w:r>
            </w:moveFrom>
          </w:p>
        </w:tc>
        <w:tc>
          <w:tcPr>
            <w:tcW w:w="900" w:type="dxa"/>
          </w:tcPr>
          <w:p w14:paraId="2966A173" w14:textId="4C22A9A4" w:rsidR="00CF4403" w:rsidRPr="009C6982" w:rsidDel="00156477" w:rsidRDefault="00CF4403" w:rsidP="002C6DC0">
            <w:pPr>
              <w:spacing w:line="480" w:lineRule="auto"/>
              <w:jc w:val="center"/>
              <w:rPr>
                <w:b/>
              </w:rPr>
              <w:pPrChange w:id="746" w:author="Alex" w:date="2015-07-24T19:38:00Z">
                <w:pPr>
                  <w:jc w:val="center"/>
                </w:pPr>
              </w:pPrChange>
            </w:pPr>
            <w:moveFrom w:id="747" w:author="Alex" w:date="2015-07-24T18:57:00Z">
              <w:r w:rsidRPr="009C6982" w:rsidDel="00156477">
                <w:rPr>
                  <w:b/>
                </w:rPr>
                <w:t>1/K</w:t>
              </w:r>
              <w:r w:rsidRPr="009C6982" w:rsidDel="00156477">
                <w:rPr>
                  <w:b/>
                  <w:vertAlign w:val="subscript"/>
                </w:rPr>
                <w:t>M</w:t>
              </w:r>
            </w:moveFrom>
          </w:p>
        </w:tc>
        <w:tc>
          <w:tcPr>
            <w:tcW w:w="3780" w:type="dxa"/>
          </w:tcPr>
          <w:p w14:paraId="614C7E62" w14:textId="7ACDE551" w:rsidR="00CF4403" w:rsidRPr="009C6982" w:rsidDel="00156477" w:rsidRDefault="00CF4403" w:rsidP="002C6DC0">
            <w:pPr>
              <w:spacing w:line="480" w:lineRule="auto"/>
              <w:rPr>
                <w:b/>
              </w:rPr>
              <w:pPrChange w:id="748" w:author="Alex" w:date="2015-07-24T19:38:00Z">
                <w:pPr/>
              </w:pPrChange>
            </w:pPr>
            <w:moveFrom w:id="749" w:author="Alex" w:date="2015-07-24T18:57:00Z">
              <w:r w:rsidRPr="009C6982" w:rsidDel="00156477">
                <w:rPr>
                  <w:b/>
                </w:rPr>
                <w:t>Description</w:t>
              </w:r>
            </w:moveFrom>
          </w:p>
        </w:tc>
        <w:tc>
          <w:tcPr>
            <w:tcW w:w="1080" w:type="dxa"/>
          </w:tcPr>
          <w:p w14:paraId="4E996BFD" w14:textId="75160E8C" w:rsidR="00CF4403" w:rsidRPr="009C6982" w:rsidDel="00156477" w:rsidRDefault="00CF4403" w:rsidP="002C6DC0">
            <w:pPr>
              <w:spacing w:line="480" w:lineRule="auto"/>
              <w:jc w:val="center"/>
              <w:rPr>
                <w:b/>
              </w:rPr>
              <w:pPrChange w:id="750" w:author="Alex" w:date="2015-07-24T19:38:00Z">
                <w:pPr>
                  <w:jc w:val="center"/>
                </w:pPr>
              </w:pPrChange>
            </w:pPr>
            <w:moveFrom w:id="751" w:author="Alex" w:date="2015-07-24T18:57:00Z">
              <w:r w:rsidRPr="009C6982" w:rsidDel="00156477">
                <w:rPr>
                  <w:b/>
                </w:rPr>
                <w:t>Min.</w:t>
              </w:r>
            </w:moveFrom>
          </w:p>
        </w:tc>
        <w:tc>
          <w:tcPr>
            <w:tcW w:w="1058" w:type="dxa"/>
          </w:tcPr>
          <w:p w14:paraId="6ED0A272" w14:textId="26AA2EAB" w:rsidR="00CF4403" w:rsidRPr="009C6982" w:rsidDel="00156477" w:rsidRDefault="00CF4403" w:rsidP="002C6DC0">
            <w:pPr>
              <w:spacing w:line="480" w:lineRule="auto"/>
              <w:jc w:val="center"/>
              <w:rPr>
                <w:b/>
              </w:rPr>
              <w:pPrChange w:id="752" w:author="Alex" w:date="2015-07-24T19:38:00Z">
                <w:pPr>
                  <w:jc w:val="center"/>
                </w:pPr>
              </w:pPrChange>
            </w:pPr>
            <w:moveFrom w:id="753" w:author="Alex" w:date="2015-07-24T18:57:00Z">
              <w:r w:rsidRPr="009C6982" w:rsidDel="00156477">
                <w:rPr>
                  <w:b/>
                </w:rPr>
                <w:t>Max.</w:t>
              </w:r>
            </w:moveFrom>
          </w:p>
        </w:tc>
      </w:tr>
      <w:tr w:rsidR="00CF4403" w:rsidRPr="009C6982" w:rsidDel="00156477" w14:paraId="120BE82A" w14:textId="0CA0EE09" w:rsidTr="00CF4403">
        <w:trPr>
          <w:trHeight w:val="259"/>
        </w:trPr>
        <w:tc>
          <w:tcPr>
            <w:tcW w:w="1034" w:type="dxa"/>
          </w:tcPr>
          <w:p w14:paraId="53F26E36" w14:textId="152FE23F" w:rsidR="00CF4403" w:rsidRPr="009C6982" w:rsidDel="00156477" w:rsidRDefault="00CF4403" w:rsidP="002C6DC0">
            <w:pPr>
              <w:spacing w:line="480" w:lineRule="auto"/>
              <w:jc w:val="center"/>
              <w:pPrChange w:id="754" w:author="Alex" w:date="2015-07-24T19:38:00Z">
                <w:pPr>
                  <w:jc w:val="center"/>
                </w:pPr>
              </w:pPrChange>
            </w:pPr>
            <w:moveFrom w:id="755" w:author="Alex" w:date="2015-07-24T18:57:00Z">
              <w:r w:rsidRPr="009C6982" w:rsidDel="00156477">
                <w:t>-1.00</w:t>
              </w:r>
            </w:moveFrom>
          </w:p>
        </w:tc>
        <w:tc>
          <w:tcPr>
            <w:tcW w:w="874" w:type="dxa"/>
          </w:tcPr>
          <w:p w14:paraId="167AE849" w14:textId="5607466C" w:rsidR="00CF4403" w:rsidRPr="009C6982" w:rsidDel="00156477" w:rsidRDefault="00CF4403" w:rsidP="002C6DC0">
            <w:pPr>
              <w:spacing w:line="480" w:lineRule="auto"/>
              <w:jc w:val="center"/>
              <w:pPrChange w:id="756" w:author="Alex" w:date="2015-07-24T19:38:00Z">
                <w:pPr>
                  <w:jc w:val="center"/>
                </w:pPr>
              </w:pPrChange>
            </w:pPr>
            <w:moveFrom w:id="757" w:author="Alex" w:date="2015-07-24T18:57:00Z">
              <w:r w:rsidRPr="009C6982" w:rsidDel="00156477">
                <w:t>ns</w:t>
              </w:r>
            </w:moveFrom>
          </w:p>
        </w:tc>
        <w:tc>
          <w:tcPr>
            <w:tcW w:w="900" w:type="dxa"/>
          </w:tcPr>
          <w:p w14:paraId="042DE3C2" w14:textId="69139D09" w:rsidR="00CF4403" w:rsidRPr="009C6982" w:rsidDel="00156477" w:rsidRDefault="00CF4403" w:rsidP="002C6DC0">
            <w:pPr>
              <w:spacing w:line="480" w:lineRule="auto"/>
              <w:jc w:val="center"/>
              <w:pPrChange w:id="758" w:author="Alex" w:date="2015-07-24T19:38:00Z">
                <w:pPr>
                  <w:jc w:val="center"/>
                </w:pPr>
              </w:pPrChange>
            </w:pPr>
            <w:moveFrom w:id="759" w:author="Alex" w:date="2015-07-24T18:57:00Z">
              <w:r w:rsidRPr="009C6982" w:rsidDel="00156477">
                <w:t>ns</w:t>
              </w:r>
            </w:moveFrom>
          </w:p>
        </w:tc>
        <w:tc>
          <w:tcPr>
            <w:tcW w:w="3780" w:type="dxa"/>
          </w:tcPr>
          <w:p w14:paraId="6F873588" w14:textId="2E45145B" w:rsidR="00CF4403" w:rsidRPr="009C6982" w:rsidDel="00156477" w:rsidRDefault="00CF4403" w:rsidP="002C6DC0">
            <w:pPr>
              <w:spacing w:line="480" w:lineRule="auto"/>
              <w:pPrChange w:id="760" w:author="Alex" w:date="2015-07-24T19:38:00Z">
                <w:pPr/>
              </w:pPrChange>
            </w:pPr>
            <w:moveFrom w:id="761" w:author="Alex" w:date="2015-07-24T18:57:00Z">
              <w:r w:rsidRPr="009C6982" w:rsidDel="00156477">
                <w:t>Hydrogen bonding energy of pNPG</w:t>
              </w:r>
            </w:moveFrom>
          </w:p>
        </w:tc>
        <w:tc>
          <w:tcPr>
            <w:tcW w:w="1080" w:type="dxa"/>
          </w:tcPr>
          <w:p w14:paraId="311D9B1E" w14:textId="1FC4656C" w:rsidR="00CF4403" w:rsidRPr="009C6982" w:rsidDel="00156477" w:rsidRDefault="00CF4403" w:rsidP="002C6DC0">
            <w:pPr>
              <w:spacing w:line="480" w:lineRule="auto"/>
              <w:jc w:val="center"/>
              <w:pPrChange w:id="762" w:author="Alex" w:date="2015-07-24T19:38:00Z">
                <w:pPr>
                  <w:jc w:val="center"/>
                </w:pPr>
              </w:pPrChange>
            </w:pPr>
            <w:moveFrom w:id="763" w:author="Alex" w:date="2015-07-24T18:57:00Z">
              <w:r w:rsidRPr="009C6982" w:rsidDel="00156477">
                <w:t>-4.53</w:t>
              </w:r>
            </w:moveFrom>
          </w:p>
        </w:tc>
        <w:tc>
          <w:tcPr>
            <w:tcW w:w="1058" w:type="dxa"/>
          </w:tcPr>
          <w:p w14:paraId="57D4995A" w14:textId="0B4C63E5" w:rsidR="00CF4403" w:rsidRPr="009C6982" w:rsidDel="00156477" w:rsidRDefault="00CF4403" w:rsidP="002C6DC0">
            <w:pPr>
              <w:spacing w:line="480" w:lineRule="auto"/>
              <w:jc w:val="center"/>
              <w:pPrChange w:id="764" w:author="Alex" w:date="2015-07-24T19:38:00Z">
                <w:pPr>
                  <w:jc w:val="center"/>
                </w:pPr>
              </w:pPrChange>
            </w:pPr>
            <w:moveFrom w:id="765" w:author="Alex" w:date="2015-07-24T18:57:00Z">
              <w:r w:rsidRPr="009C6982" w:rsidDel="00156477">
                <w:t>-1.8</w:t>
              </w:r>
            </w:moveFrom>
          </w:p>
        </w:tc>
      </w:tr>
      <w:tr w:rsidR="00CF4403" w:rsidRPr="009C6982" w:rsidDel="00156477" w14:paraId="62E53509" w14:textId="6E7C8ABC" w:rsidTr="00CF4403">
        <w:trPr>
          <w:trHeight w:val="255"/>
        </w:trPr>
        <w:tc>
          <w:tcPr>
            <w:tcW w:w="1034" w:type="dxa"/>
          </w:tcPr>
          <w:p w14:paraId="6DD65E42" w14:textId="4F8D1D09" w:rsidR="00CF4403" w:rsidRPr="009C6982" w:rsidDel="00156477" w:rsidRDefault="00CF4403" w:rsidP="002C6DC0">
            <w:pPr>
              <w:spacing w:line="480" w:lineRule="auto"/>
              <w:jc w:val="center"/>
              <w:pPrChange w:id="766" w:author="Alex" w:date="2015-07-24T19:38:00Z">
                <w:pPr>
                  <w:jc w:val="center"/>
                </w:pPr>
              </w:pPrChange>
            </w:pPr>
            <w:moveFrom w:id="767" w:author="Alex" w:date="2015-07-24T18:57:00Z">
              <w:r w:rsidRPr="009C6982" w:rsidDel="00156477">
                <w:t>-0.63</w:t>
              </w:r>
            </w:moveFrom>
          </w:p>
        </w:tc>
        <w:tc>
          <w:tcPr>
            <w:tcW w:w="874" w:type="dxa"/>
          </w:tcPr>
          <w:p w14:paraId="53EB035C" w14:textId="518A7525" w:rsidR="00CF4403" w:rsidRPr="009C6982" w:rsidDel="00156477" w:rsidRDefault="00CF4403" w:rsidP="002C6DC0">
            <w:pPr>
              <w:spacing w:line="480" w:lineRule="auto"/>
              <w:jc w:val="center"/>
              <w:pPrChange w:id="768" w:author="Alex" w:date="2015-07-24T19:38:00Z">
                <w:pPr>
                  <w:jc w:val="center"/>
                </w:pPr>
              </w:pPrChange>
            </w:pPr>
            <w:moveFrom w:id="769" w:author="Alex" w:date="2015-07-24T18:57:00Z">
              <w:r w:rsidRPr="009C6982" w:rsidDel="00156477">
                <w:t>1.00</w:t>
              </w:r>
            </w:moveFrom>
          </w:p>
        </w:tc>
        <w:tc>
          <w:tcPr>
            <w:tcW w:w="900" w:type="dxa"/>
          </w:tcPr>
          <w:p w14:paraId="79ECC426" w14:textId="371FCFB5" w:rsidR="00CF4403" w:rsidRPr="009C6982" w:rsidDel="00156477" w:rsidRDefault="00CF4403" w:rsidP="002C6DC0">
            <w:pPr>
              <w:spacing w:line="480" w:lineRule="auto"/>
              <w:jc w:val="center"/>
              <w:pPrChange w:id="770" w:author="Alex" w:date="2015-07-24T19:38:00Z">
                <w:pPr>
                  <w:jc w:val="center"/>
                </w:pPr>
              </w:pPrChange>
            </w:pPr>
            <w:moveFrom w:id="771" w:author="Alex" w:date="2015-07-24T18:57:00Z">
              <w:r w:rsidRPr="009C6982" w:rsidDel="00156477">
                <w:t>-0.03</w:t>
              </w:r>
            </w:moveFrom>
          </w:p>
        </w:tc>
        <w:tc>
          <w:tcPr>
            <w:tcW w:w="3780" w:type="dxa"/>
          </w:tcPr>
          <w:p w14:paraId="0B2DDCF2" w14:textId="185543F8" w:rsidR="00CF4403" w:rsidRPr="009C6982" w:rsidDel="00156477" w:rsidRDefault="00CF4403" w:rsidP="002C6DC0">
            <w:pPr>
              <w:spacing w:line="480" w:lineRule="auto"/>
              <w:pPrChange w:id="772" w:author="Alex" w:date="2015-07-24T19:38:00Z">
                <w:pPr/>
              </w:pPrChange>
            </w:pPr>
            <w:moveFrom w:id="773" w:author="Alex" w:date="2015-07-24T18:57:00Z">
              <w:r w:rsidRPr="009C6982" w:rsidDel="00156477">
                <w:t xml:space="preserve">Total number of polar contacts </w:t>
              </w:r>
            </w:moveFrom>
          </w:p>
        </w:tc>
        <w:tc>
          <w:tcPr>
            <w:tcW w:w="1080" w:type="dxa"/>
          </w:tcPr>
          <w:p w14:paraId="7981DC32" w14:textId="6DFAD0C2" w:rsidR="00CF4403" w:rsidRPr="009C6982" w:rsidDel="00156477" w:rsidRDefault="00CF4403" w:rsidP="002C6DC0">
            <w:pPr>
              <w:spacing w:line="480" w:lineRule="auto"/>
              <w:jc w:val="center"/>
              <w:pPrChange w:id="774" w:author="Alex" w:date="2015-07-24T19:38:00Z">
                <w:pPr>
                  <w:jc w:val="center"/>
                </w:pPr>
              </w:pPrChange>
            </w:pPr>
            <w:moveFrom w:id="775" w:author="Alex" w:date="2015-07-24T18:57:00Z">
              <w:r w:rsidRPr="009C6982" w:rsidDel="00156477">
                <w:t>144</w:t>
              </w:r>
            </w:moveFrom>
          </w:p>
        </w:tc>
        <w:tc>
          <w:tcPr>
            <w:tcW w:w="1058" w:type="dxa"/>
          </w:tcPr>
          <w:p w14:paraId="05E9516B" w14:textId="6DDDBBDA" w:rsidR="00CF4403" w:rsidRPr="009C6982" w:rsidDel="00156477" w:rsidRDefault="00CF4403" w:rsidP="002C6DC0">
            <w:pPr>
              <w:spacing w:line="480" w:lineRule="auto"/>
              <w:jc w:val="center"/>
              <w:pPrChange w:id="776" w:author="Alex" w:date="2015-07-24T19:38:00Z">
                <w:pPr>
                  <w:jc w:val="center"/>
                </w:pPr>
              </w:pPrChange>
            </w:pPr>
            <w:moveFrom w:id="777" w:author="Alex" w:date="2015-07-24T18:57:00Z">
              <w:r w:rsidRPr="009C6982" w:rsidDel="00156477">
                <w:t>155</w:t>
              </w:r>
            </w:moveFrom>
          </w:p>
        </w:tc>
      </w:tr>
      <w:tr w:rsidR="00CF4403" w:rsidRPr="009C6982" w:rsidDel="00156477" w14:paraId="598C68B6" w14:textId="3B903E21" w:rsidTr="00CF4403">
        <w:trPr>
          <w:trHeight w:val="255"/>
        </w:trPr>
        <w:tc>
          <w:tcPr>
            <w:tcW w:w="1034" w:type="dxa"/>
          </w:tcPr>
          <w:p w14:paraId="0E3078D5" w14:textId="3C4A61A1" w:rsidR="00CF4403" w:rsidRPr="009C6982" w:rsidDel="00156477" w:rsidRDefault="00CF4403" w:rsidP="002C6DC0">
            <w:pPr>
              <w:spacing w:line="480" w:lineRule="auto"/>
              <w:jc w:val="center"/>
              <w:pPrChange w:id="778" w:author="Alex" w:date="2015-07-24T19:38:00Z">
                <w:pPr>
                  <w:jc w:val="center"/>
                </w:pPr>
              </w:pPrChange>
            </w:pPr>
            <w:moveFrom w:id="779" w:author="Alex" w:date="2015-07-24T18:57:00Z">
              <w:r w:rsidRPr="009C6982" w:rsidDel="00156477">
                <w:t>-0.43</w:t>
              </w:r>
            </w:moveFrom>
          </w:p>
        </w:tc>
        <w:tc>
          <w:tcPr>
            <w:tcW w:w="874" w:type="dxa"/>
          </w:tcPr>
          <w:p w14:paraId="74983FB1" w14:textId="117C9C27" w:rsidR="00CF4403" w:rsidRPr="009C6982" w:rsidDel="00156477" w:rsidRDefault="00CF4403" w:rsidP="002C6DC0">
            <w:pPr>
              <w:spacing w:line="480" w:lineRule="auto"/>
              <w:jc w:val="center"/>
              <w:pPrChange w:id="780" w:author="Alex" w:date="2015-07-24T19:38:00Z">
                <w:pPr>
                  <w:jc w:val="center"/>
                </w:pPr>
              </w:pPrChange>
            </w:pPr>
            <w:moveFrom w:id="781" w:author="Alex" w:date="2015-07-24T18:57:00Z">
              <w:r w:rsidRPr="009C6982" w:rsidDel="00156477">
                <w:t>ns</w:t>
              </w:r>
            </w:moveFrom>
          </w:p>
        </w:tc>
        <w:tc>
          <w:tcPr>
            <w:tcW w:w="900" w:type="dxa"/>
          </w:tcPr>
          <w:p w14:paraId="0FD071F9" w14:textId="4DEB791B" w:rsidR="00CF4403" w:rsidRPr="009C6982" w:rsidDel="00156477" w:rsidRDefault="00CF4403" w:rsidP="002C6DC0">
            <w:pPr>
              <w:spacing w:line="480" w:lineRule="auto"/>
              <w:jc w:val="center"/>
              <w:pPrChange w:id="782" w:author="Alex" w:date="2015-07-24T19:38:00Z">
                <w:pPr>
                  <w:jc w:val="center"/>
                </w:pPr>
              </w:pPrChange>
            </w:pPr>
            <w:moveFrom w:id="783" w:author="Alex" w:date="2015-07-24T18:57:00Z">
              <w:r w:rsidRPr="009C6982" w:rsidDel="00156477">
                <w:t>ns</w:t>
              </w:r>
            </w:moveFrom>
          </w:p>
        </w:tc>
        <w:tc>
          <w:tcPr>
            <w:tcW w:w="3780" w:type="dxa"/>
          </w:tcPr>
          <w:p w14:paraId="4AB11CEC" w14:textId="41834CB3" w:rsidR="00CF4403" w:rsidRPr="009C6982" w:rsidDel="00156477" w:rsidRDefault="00CF4403" w:rsidP="002C6DC0">
            <w:pPr>
              <w:spacing w:line="480" w:lineRule="auto"/>
              <w:pPrChange w:id="784" w:author="Alex" w:date="2015-07-24T19:38:00Z">
                <w:pPr/>
              </w:pPrChange>
            </w:pPr>
            <w:moveFrom w:id="785" w:author="Alex" w:date="2015-07-24T18:57:00Z">
              <w:r w:rsidRPr="009C6982" w:rsidDel="00156477">
                <w:t>Count of hydrogen bonds to pNPG</w:t>
              </w:r>
            </w:moveFrom>
          </w:p>
        </w:tc>
        <w:tc>
          <w:tcPr>
            <w:tcW w:w="1080" w:type="dxa"/>
          </w:tcPr>
          <w:p w14:paraId="07AF5DCF" w14:textId="6D529556" w:rsidR="00CF4403" w:rsidRPr="009C6982" w:rsidDel="00156477" w:rsidRDefault="00CF4403" w:rsidP="002C6DC0">
            <w:pPr>
              <w:spacing w:line="480" w:lineRule="auto"/>
              <w:jc w:val="center"/>
              <w:pPrChange w:id="786" w:author="Alex" w:date="2015-07-24T19:38:00Z">
                <w:pPr>
                  <w:jc w:val="center"/>
                </w:pPr>
              </w:pPrChange>
            </w:pPr>
            <w:moveFrom w:id="787" w:author="Alex" w:date="2015-07-24T18:57:00Z">
              <w:r w:rsidRPr="009C6982" w:rsidDel="00156477">
                <w:t>4</w:t>
              </w:r>
            </w:moveFrom>
          </w:p>
        </w:tc>
        <w:tc>
          <w:tcPr>
            <w:tcW w:w="1058" w:type="dxa"/>
          </w:tcPr>
          <w:p w14:paraId="6DAE7A08" w14:textId="44B053EB" w:rsidR="00CF4403" w:rsidRPr="009C6982" w:rsidDel="00156477" w:rsidRDefault="00CF4403" w:rsidP="002C6DC0">
            <w:pPr>
              <w:spacing w:line="480" w:lineRule="auto"/>
              <w:jc w:val="center"/>
              <w:pPrChange w:id="788" w:author="Alex" w:date="2015-07-24T19:38:00Z">
                <w:pPr>
                  <w:jc w:val="center"/>
                </w:pPr>
              </w:pPrChange>
            </w:pPr>
            <w:moveFrom w:id="789" w:author="Alex" w:date="2015-07-24T18:57:00Z">
              <w:r w:rsidRPr="009C6982" w:rsidDel="00156477">
                <w:t>9</w:t>
              </w:r>
            </w:moveFrom>
          </w:p>
        </w:tc>
      </w:tr>
      <w:tr w:rsidR="00CF4403" w:rsidRPr="009C6982" w:rsidDel="00156477" w14:paraId="0D563216" w14:textId="336089E9" w:rsidTr="00CF4403">
        <w:trPr>
          <w:trHeight w:val="255"/>
        </w:trPr>
        <w:tc>
          <w:tcPr>
            <w:tcW w:w="1034" w:type="dxa"/>
          </w:tcPr>
          <w:p w14:paraId="7A99E5DB" w14:textId="19953AA3" w:rsidR="00CF4403" w:rsidRPr="009C6982" w:rsidDel="00156477" w:rsidRDefault="00CF4403" w:rsidP="002C6DC0">
            <w:pPr>
              <w:spacing w:line="480" w:lineRule="auto"/>
              <w:jc w:val="center"/>
              <w:pPrChange w:id="790" w:author="Alex" w:date="2015-07-24T19:38:00Z">
                <w:pPr>
                  <w:jc w:val="center"/>
                </w:pPr>
              </w:pPrChange>
            </w:pPr>
            <w:moveFrom w:id="791" w:author="Alex" w:date="2015-07-24T18:57:00Z">
              <w:r w:rsidRPr="009C6982" w:rsidDel="00156477">
                <w:t>-0.03</w:t>
              </w:r>
            </w:moveFrom>
          </w:p>
        </w:tc>
        <w:tc>
          <w:tcPr>
            <w:tcW w:w="874" w:type="dxa"/>
          </w:tcPr>
          <w:p w14:paraId="7D13F74B" w14:textId="051262F0" w:rsidR="00CF4403" w:rsidRPr="009C6982" w:rsidDel="00156477" w:rsidRDefault="00CF4403" w:rsidP="002C6DC0">
            <w:pPr>
              <w:spacing w:line="480" w:lineRule="auto"/>
              <w:jc w:val="center"/>
              <w:pPrChange w:id="792" w:author="Alex" w:date="2015-07-24T19:38:00Z">
                <w:pPr>
                  <w:jc w:val="center"/>
                </w:pPr>
              </w:pPrChange>
            </w:pPr>
            <w:moveFrom w:id="793" w:author="Alex" w:date="2015-07-24T18:57:00Z">
              <w:r w:rsidRPr="009C6982" w:rsidDel="00156477">
                <w:t>ns</w:t>
              </w:r>
            </w:moveFrom>
          </w:p>
        </w:tc>
        <w:tc>
          <w:tcPr>
            <w:tcW w:w="900" w:type="dxa"/>
          </w:tcPr>
          <w:p w14:paraId="0202F874" w14:textId="6209B1B8" w:rsidR="00CF4403" w:rsidRPr="009C6982" w:rsidDel="00156477" w:rsidRDefault="00CF4403" w:rsidP="002C6DC0">
            <w:pPr>
              <w:spacing w:line="480" w:lineRule="auto"/>
              <w:jc w:val="center"/>
              <w:pPrChange w:id="794" w:author="Alex" w:date="2015-07-24T19:38:00Z">
                <w:pPr>
                  <w:jc w:val="center"/>
                </w:pPr>
              </w:pPrChange>
            </w:pPr>
            <w:moveFrom w:id="795" w:author="Alex" w:date="2015-07-24T18:57:00Z">
              <w:r w:rsidRPr="009C6982" w:rsidDel="00156477">
                <w:t>ns</w:t>
              </w:r>
            </w:moveFrom>
          </w:p>
        </w:tc>
        <w:tc>
          <w:tcPr>
            <w:tcW w:w="3780" w:type="dxa"/>
          </w:tcPr>
          <w:p w14:paraId="47022586" w14:textId="2C9C986A" w:rsidR="00CF4403" w:rsidRPr="009C6982" w:rsidDel="00156477" w:rsidRDefault="00CF4403" w:rsidP="002C6DC0">
            <w:pPr>
              <w:spacing w:line="480" w:lineRule="auto"/>
              <w:pPrChange w:id="796" w:author="Alex" w:date="2015-07-24T19:38:00Z">
                <w:pPr/>
              </w:pPrChange>
            </w:pPr>
            <w:moveFrom w:id="797" w:author="Alex" w:date="2015-07-24T18:57:00Z">
              <w:r w:rsidRPr="009C6982" w:rsidDel="00156477">
                <w:t xml:space="preserve">Hydrogen bonding energy of E164 </w:t>
              </w:r>
            </w:moveFrom>
          </w:p>
        </w:tc>
        <w:tc>
          <w:tcPr>
            <w:tcW w:w="1080" w:type="dxa"/>
          </w:tcPr>
          <w:p w14:paraId="3866660A" w14:textId="430E1278" w:rsidR="00CF4403" w:rsidRPr="009C6982" w:rsidDel="00156477" w:rsidRDefault="00CF4403" w:rsidP="002C6DC0">
            <w:pPr>
              <w:spacing w:line="480" w:lineRule="auto"/>
              <w:jc w:val="center"/>
              <w:pPrChange w:id="798" w:author="Alex" w:date="2015-07-24T19:38:00Z">
                <w:pPr>
                  <w:jc w:val="center"/>
                </w:pPr>
              </w:pPrChange>
            </w:pPr>
            <w:moveFrom w:id="799" w:author="Alex" w:date="2015-07-24T18:57:00Z">
              <w:r w:rsidRPr="009C6982" w:rsidDel="00156477">
                <w:t>-0.93</w:t>
              </w:r>
            </w:moveFrom>
          </w:p>
        </w:tc>
        <w:tc>
          <w:tcPr>
            <w:tcW w:w="1058" w:type="dxa"/>
          </w:tcPr>
          <w:p w14:paraId="4B656EBD" w14:textId="0255DF34" w:rsidR="00CF4403" w:rsidRPr="009C6982" w:rsidDel="00156477" w:rsidRDefault="00CF4403" w:rsidP="002C6DC0">
            <w:pPr>
              <w:spacing w:line="480" w:lineRule="auto"/>
              <w:jc w:val="center"/>
              <w:pPrChange w:id="800" w:author="Alex" w:date="2015-07-24T19:38:00Z">
                <w:pPr>
                  <w:jc w:val="center"/>
                </w:pPr>
              </w:pPrChange>
            </w:pPr>
            <w:moveFrom w:id="801" w:author="Alex" w:date="2015-07-24T18:57:00Z">
              <w:r w:rsidRPr="009C6982" w:rsidDel="00156477">
                <w:t>-0.21</w:t>
              </w:r>
            </w:moveFrom>
          </w:p>
        </w:tc>
      </w:tr>
      <w:tr w:rsidR="00CF4403" w:rsidRPr="009C6982" w:rsidDel="00156477" w14:paraId="451C3E19" w14:textId="637A34AE" w:rsidTr="00CF4403">
        <w:trPr>
          <w:trHeight w:val="255"/>
        </w:trPr>
        <w:tc>
          <w:tcPr>
            <w:tcW w:w="1034" w:type="dxa"/>
          </w:tcPr>
          <w:p w14:paraId="3ECC3F46" w14:textId="6299C437" w:rsidR="00CF4403" w:rsidRPr="009C6982" w:rsidDel="00156477" w:rsidRDefault="00CF4403" w:rsidP="002C6DC0">
            <w:pPr>
              <w:spacing w:line="480" w:lineRule="auto"/>
              <w:jc w:val="center"/>
              <w:pPrChange w:id="802" w:author="Alex" w:date="2015-07-24T19:38:00Z">
                <w:pPr>
                  <w:jc w:val="center"/>
                </w:pPr>
              </w:pPrChange>
            </w:pPr>
            <w:moveFrom w:id="803" w:author="Alex" w:date="2015-07-24T18:57:00Z">
              <w:r w:rsidRPr="009C6982" w:rsidDel="00156477">
                <w:t>0.29</w:t>
              </w:r>
            </w:moveFrom>
          </w:p>
        </w:tc>
        <w:tc>
          <w:tcPr>
            <w:tcW w:w="874" w:type="dxa"/>
          </w:tcPr>
          <w:p w14:paraId="3CA42CA2" w14:textId="42FBA2F0" w:rsidR="00CF4403" w:rsidRPr="009C6982" w:rsidDel="00156477" w:rsidRDefault="00CF4403" w:rsidP="002C6DC0">
            <w:pPr>
              <w:spacing w:line="480" w:lineRule="auto"/>
              <w:jc w:val="center"/>
              <w:pPrChange w:id="804" w:author="Alex" w:date="2015-07-24T19:38:00Z">
                <w:pPr>
                  <w:jc w:val="center"/>
                </w:pPr>
              </w:pPrChange>
            </w:pPr>
            <w:moveFrom w:id="805" w:author="Alex" w:date="2015-07-24T18:57:00Z">
              <w:r w:rsidRPr="009C6982" w:rsidDel="00156477">
                <w:t>ns</w:t>
              </w:r>
            </w:moveFrom>
          </w:p>
        </w:tc>
        <w:tc>
          <w:tcPr>
            <w:tcW w:w="900" w:type="dxa"/>
          </w:tcPr>
          <w:p w14:paraId="01511248" w14:textId="7951E250" w:rsidR="00CF4403" w:rsidRPr="009C6982" w:rsidDel="00156477" w:rsidRDefault="00CF4403" w:rsidP="002C6DC0">
            <w:pPr>
              <w:spacing w:line="480" w:lineRule="auto"/>
              <w:jc w:val="center"/>
              <w:pPrChange w:id="806" w:author="Alex" w:date="2015-07-24T19:38:00Z">
                <w:pPr>
                  <w:jc w:val="center"/>
                </w:pPr>
              </w:pPrChange>
            </w:pPr>
            <w:moveFrom w:id="807" w:author="Alex" w:date="2015-07-24T18:57:00Z">
              <w:r w:rsidRPr="009C6982" w:rsidDel="00156477">
                <w:t>-0.27</w:t>
              </w:r>
            </w:moveFrom>
          </w:p>
        </w:tc>
        <w:tc>
          <w:tcPr>
            <w:tcW w:w="3780" w:type="dxa"/>
          </w:tcPr>
          <w:p w14:paraId="1E36F5F4" w14:textId="79D234FC" w:rsidR="00CF4403" w:rsidRPr="009C6982" w:rsidDel="00156477" w:rsidRDefault="00CF4403" w:rsidP="002C6DC0">
            <w:pPr>
              <w:spacing w:line="480" w:lineRule="auto"/>
              <w:pPrChange w:id="808" w:author="Alex" w:date="2015-07-24T19:38:00Z">
                <w:pPr/>
              </w:pPrChange>
            </w:pPr>
            <w:moveFrom w:id="809" w:author="Alex" w:date="2015-07-24T18:57:00Z">
              <w:r w:rsidRPr="009C6982" w:rsidDel="00156477">
                <w:t>Lennard-Jones repulsion of Y295</w:t>
              </w:r>
            </w:moveFrom>
          </w:p>
        </w:tc>
        <w:tc>
          <w:tcPr>
            <w:tcW w:w="1080" w:type="dxa"/>
          </w:tcPr>
          <w:p w14:paraId="3D86420C" w14:textId="266034EB" w:rsidR="00CF4403" w:rsidRPr="009C6982" w:rsidDel="00156477" w:rsidRDefault="00CF4403" w:rsidP="002C6DC0">
            <w:pPr>
              <w:spacing w:line="480" w:lineRule="auto"/>
              <w:jc w:val="center"/>
              <w:pPrChange w:id="810" w:author="Alex" w:date="2015-07-24T19:38:00Z">
                <w:pPr>
                  <w:jc w:val="center"/>
                </w:pPr>
              </w:pPrChange>
            </w:pPr>
            <w:moveFrom w:id="811" w:author="Alex" w:date="2015-07-24T18:57:00Z">
              <w:r w:rsidRPr="009C6982" w:rsidDel="00156477">
                <w:t>0.54</w:t>
              </w:r>
            </w:moveFrom>
          </w:p>
        </w:tc>
        <w:tc>
          <w:tcPr>
            <w:tcW w:w="1058" w:type="dxa"/>
          </w:tcPr>
          <w:p w14:paraId="62A0925F" w14:textId="0E40B55C" w:rsidR="00CF4403" w:rsidRPr="009C6982" w:rsidDel="00156477" w:rsidRDefault="00CF4403" w:rsidP="002C6DC0">
            <w:pPr>
              <w:spacing w:line="480" w:lineRule="auto"/>
              <w:jc w:val="center"/>
              <w:pPrChange w:id="812" w:author="Alex" w:date="2015-07-24T19:38:00Z">
                <w:pPr>
                  <w:jc w:val="center"/>
                </w:pPr>
              </w:pPrChange>
            </w:pPr>
            <w:moveFrom w:id="813" w:author="Alex" w:date="2015-07-24T18:57:00Z">
              <w:r w:rsidRPr="009C6982" w:rsidDel="00156477">
                <w:t>0.99</w:t>
              </w:r>
            </w:moveFrom>
          </w:p>
        </w:tc>
      </w:tr>
      <w:tr w:rsidR="00CF4403" w:rsidRPr="009C6982" w:rsidDel="00156477" w14:paraId="3189C543" w14:textId="3A9EBEC3" w:rsidTr="00CF4403">
        <w:trPr>
          <w:trHeight w:val="503"/>
        </w:trPr>
        <w:tc>
          <w:tcPr>
            <w:tcW w:w="1034" w:type="dxa"/>
          </w:tcPr>
          <w:p w14:paraId="67871B06" w14:textId="614713E8" w:rsidR="00CF4403" w:rsidRPr="009C6982" w:rsidDel="00156477" w:rsidRDefault="00CF4403" w:rsidP="002C6DC0">
            <w:pPr>
              <w:spacing w:line="480" w:lineRule="auto"/>
              <w:jc w:val="center"/>
              <w:pPrChange w:id="814" w:author="Alex" w:date="2015-07-24T19:38:00Z">
                <w:pPr>
                  <w:jc w:val="center"/>
                </w:pPr>
              </w:pPrChange>
            </w:pPr>
            <w:moveFrom w:id="815" w:author="Alex" w:date="2015-07-24T18:57:00Z">
              <w:r w:rsidRPr="009C6982" w:rsidDel="00156477">
                <w:t>0.39</w:t>
              </w:r>
            </w:moveFrom>
          </w:p>
        </w:tc>
        <w:tc>
          <w:tcPr>
            <w:tcW w:w="874" w:type="dxa"/>
          </w:tcPr>
          <w:p w14:paraId="45249C22" w14:textId="1680E716" w:rsidR="00CF4403" w:rsidRPr="009C6982" w:rsidDel="00156477" w:rsidRDefault="00CF4403" w:rsidP="002C6DC0">
            <w:pPr>
              <w:spacing w:line="480" w:lineRule="auto"/>
              <w:jc w:val="center"/>
              <w:pPrChange w:id="816" w:author="Alex" w:date="2015-07-24T19:38:00Z">
                <w:pPr>
                  <w:jc w:val="center"/>
                </w:pPr>
              </w:pPrChange>
            </w:pPr>
            <w:moveFrom w:id="817" w:author="Alex" w:date="2015-07-24T18:57:00Z">
              <w:r w:rsidRPr="009C6982" w:rsidDel="00156477">
                <w:t>0.92</w:t>
              </w:r>
            </w:moveFrom>
          </w:p>
        </w:tc>
        <w:tc>
          <w:tcPr>
            <w:tcW w:w="900" w:type="dxa"/>
          </w:tcPr>
          <w:p w14:paraId="28868DDC" w14:textId="0293A0B6" w:rsidR="00CF4403" w:rsidRPr="009C6982" w:rsidDel="00156477" w:rsidRDefault="00CF4403" w:rsidP="002C6DC0">
            <w:pPr>
              <w:spacing w:line="480" w:lineRule="auto"/>
              <w:jc w:val="center"/>
              <w:pPrChange w:id="818" w:author="Alex" w:date="2015-07-24T19:38:00Z">
                <w:pPr>
                  <w:jc w:val="center"/>
                </w:pPr>
              </w:pPrChange>
            </w:pPr>
            <w:moveFrom w:id="819" w:author="Alex" w:date="2015-07-24T18:57:00Z">
              <w:r w:rsidRPr="009C6982" w:rsidDel="00156477">
                <w:t>ns</w:t>
              </w:r>
            </w:moveFrom>
          </w:p>
        </w:tc>
        <w:tc>
          <w:tcPr>
            <w:tcW w:w="3780" w:type="dxa"/>
          </w:tcPr>
          <w:p w14:paraId="4CFCEBAA" w14:textId="4C7958F1" w:rsidR="00CF4403" w:rsidRPr="009C6982" w:rsidDel="00156477" w:rsidRDefault="00CF4403" w:rsidP="002C6DC0">
            <w:pPr>
              <w:spacing w:line="480" w:lineRule="auto"/>
              <w:pPrChange w:id="820" w:author="Alex" w:date="2015-07-24T19:38:00Z">
                <w:pPr/>
              </w:pPrChange>
            </w:pPr>
            <w:moveFrom w:id="821" w:author="Alex" w:date="2015-07-24T18:57:00Z">
              <w:r w:rsidRPr="009C6982" w:rsidDel="00156477">
                <w:t>Change in pNPG solvent-accessible surface upon binding</w:t>
              </w:r>
            </w:moveFrom>
          </w:p>
        </w:tc>
        <w:tc>
          <w:tcPr>
            <w:tcW w:w="1080" w:type="dxa"/>
          </w:tcPr>
          <w:p w14:paraId="1DE9C22F" w14:textId="0AE19497" w:rsidR="00CF4403" w:rsidRPr="009C6982" w:rsidDel="00156477" w:rsidRDefault="00CF4403" w:rsidP="002C6DC0">
            <w:pPr>
              <w:spacing w:line="480" w:lineRule="auto"/>
              <w:jc w:val="center"/>
              <w:pPrChange w:id="822" w:author="Alex" w:date="2015-07-24T19:38:00Z">
                <w:pPr>
                  <w:jc w:val="center"/>
                </w:pPr>
              </w:pPrChange>
            </w:pPr>
            <w:moveFrom w:id="823" w:author="Alex" w:date="2015-07-24T18:57:00Z">
              <w:r w:rsidRPr="009C6982" w:rsidDel="00156477">
                <w:t>0.86</w:t>
              </w:r>
            </w:moveFrom>
          </w:p>
        </w:tc>
        <w:tc>
          <w:tcPr>
            <w:tcW w:w="1058" w:type="dxa"/>
          </w:tcPr>
          <w:p w14:paraId="2BCB4E5B" w14:textId="34EB1C05" w:rsidR="00CF4403" w:rsidRPr="009C6982" w:rsidDel="00156477" w:rsidRDefault="00CF4403" w:rsidP="002C6DC0">
            <w:pPr>
              <w:spacing w:line="480" w:lineRule="auto"/>
              <w:jc w:val="center"/>
              <w:pPrChange w:id="824" w:author="Alex" w:date="2015-07-24T19:38:00Z">
                <w:pPr>
                  <w:jc w:val="center"/>
                </w:pPr>
              </w:pPrChange>
            </w:pPr>
            <w:moveFrom w:id="825" w:author="Alex" w:date="2015-07-24T18:57:00Z">
              <w:r w:rsidRPr="009C6982" w:rsidDel="00156477">
                <w:t>0.96</w:t>
              </w:r>
            </w:moveFrom>
          </w:p>
        </w:tc>
      </w:tr>
      <w:tr w:rsidR="00CF4403" w:rsidRPr="009C6982" w:rsidDel="00156477" w14:paraId="64C724AC" w14:textId="5D665977" w:rsidTr="00CF4403">
        <w:trPr>
          <w:trHeight w:val="255"/>
        </w:trPr>
        <w:tc>
          <w:tcPr>
            <w:tcW w:w="1034" w:type="dxa"/>
          </w:tcPr>
          <w:p w14:paraId="0D616AC4" w14:textId="3374B7D7" w:rsidR="00CF4403" w:rsidRPr="009C6982" w:rsidDel="00156477" w:rsidRDefault="00CF4403" w:rsidP="002C6DC0">
            <w:pPr>
              <w:spacing w:line="480" w:lineRule="auto"/>
              <w:jc w:val="center"/>
              <w:pPrChange w:id="826" w:author="Alex" w:date="2015-07-24T19:38:00Z">
                <w:pPr>
                  <w:jc w:val="center"/>
                </w:pPr>
              </w:pPrChange>
            </w:pPr>
            <w:moveFrom w:id="827" w:author="Alex" w:date="2015-07-24T18:57:00Z">
              <w:r w:rsidRPr="009C6982" w:rsidDel="00156477">
                <w:t>0.44</w:t>
              </w:r>
            </w:moveFrom>
          </w:p>
        </w:tc>
        <w:tc>
          <w:tcPr>
            <w:tcW w:w="874" w:type="dxa"/>
          </w:tcPr>
          <w:p w14:paraId="6D49A95B" w14:textId="44AFBEC7" w:rsidR="00CF4403" w:rsidRPr="009C6982" w:rsidDel="00156477" w:rsidRDefault="00CF4403" w:rsidP="002C6DC0">
            <w:pPr>
              <w:spacing w:line="480" w:lineRule="auto"/>
              <w:jc w:val="center"/>
              <w:pPrChange w:id="828" w:author="Alex" w:date="2015-07-24T19:38:00Z">
                <w:pPr>
                  <w:jc w:val="center"/>
                </w:pPr>
              </w:pPrChange>
            </w:pPr>
            <w:moveFrom w:id="829" w:author="Alex" w:date="2015-07-24T18:57:00Z">
              <w:r w:rsidRPr="009C6982" w:rsidDel="00156477">
                <w:t>0.15</w:t>
              </w:r>
            </w:moveFrom>
          </w:p>
        </w:tc>
        <w:tc>
          <w:tcPr>
            <w:tcW w:w="900" w:type="dxa"/>
          </w:tcPr>
          <w:p w14:paraId="3DF30530" w14:textId="3E0C17A5" w:rsidR="00CF4403" w:rsidRPr="009C6982" w:rsidDel="00156477" w:rsidRDefault="00CF4403" w:rsidP="002C6DC0">
            <w:pPr>
              <w:spacing w:line="480" w:lineRule="auto"/>
              <w:jc w:val="center"/>
              <w:pPrChange w:id="830" w:author="Alex" w:date="2015-07-24T19:38:00Z">
                <w:pPr>
                  <w:jc w:val="center"/>
                </w:pPr>
              </w:pPrChange>
            </w:pPr>
            <w:moveFrom w:id="831" w:author="Alex" w:date="2015-07-24T18:57:00Z">
              <w:r w:rsidRPr="009C6982" w:rsidDel="00156477">
                <w:t>1.00</w:t>
              </w:r>
            </w:moveFrom>
          </w:p>
        </w:tc>
        <w:tc>
          <w:tcPr>
            <w:tcW w:w="3780" w:type="dxa"/>
          </w:tcPr>
          <w:p w14:paraId="2F1AE977" w14:textId="59168096" w:rsidR="00CF4403" w:rsidRPr="009C6982" w:rsidDel="00156477" w:rsidRDefault="00CF4403" w:rsidP="002C6DC0">
            <w:pPr>
              <w:spacing w:line="480" w:lineRule="auto"/>
              <w:pPrChange w:id="832" w:author="Alex" w:date="2015-07-24T19:38:00Z">
                <w:pPr/>
              </w:pPrChange>
            </w:pPr>
            <w:moveFrom w:id="833" w:author="Alex" w:date="2015-07-24T18:57:00Z">
              <w:r w:rsidRPr="009C6982" w:rsidDel="00156477">
                <w:t>Packing of the system without pNPG</w:t>
              </w:r>
            </w:moveFrom>
          </w:p>
        </w:tc>
        <w:tc>
          <w:tcPr>
            <w:tcW w:w="1080" w:type="dxa"/>
          </w:tcPr>
          <w:p w14:paraId="367B4AB4" w14:textId="45BC851A" w:rsidR="00CF4403" w:rsidRPr="009C6982" w:rsidDel="00156477" w:rsidRDefault="00CF4403" w:rsidP="002C6DC0">
            <w:pPr>
              <w:spacing w:line="480" w:lineRule="auto"/>
              <w:jc w:val="center"/>
              <w:pPrChange w:id="834" w:author="Alex" w:date="2015-07-24T19:38:00Z">
                <w:pPr>
                  <w:jc w:val="center"/>
                </w:pPr>
              </w:pPrChange>
            </w:pPr>
            <w:moveFrom w:id="835" w:author="Alex" w:date="2015-07-24T18:57:00Z">
              <w:r w:rsidRPr="009C6982" w:rsidDel="00156477">
                <w:t>0.67</w:t>
              </w:r>
            </w:moveFrom>
          </w:p>
        </w:tc>
        <w:tc>
          <w:tcPr>
            <w:tcW w:w="1058" w:type="dxa"/>
          </w:tcPr>
          <w:p w14:paraId="32EDB861" w14:textId="15AE5E5A" w:rsidR="00CF4403" w:rsidRPr="009C6982" w:rsidDel="00156477" w:rsidRDefault="00CF4403" w:rsidP="002C6DC0">
            <w:pPr>
              <w:spacing w:line="480" w:lineRule="auto"/>
              <w:jc w:val="center"/>
              <w:pPrChange w:id="836" w:author="Alex" w:date="2015-07-24T19:38:00Z">
                <w:pPr>
                  <w:jc w:val="center"/>
                </w:pPr>
              </w:pPrChange>
            </w:pPr>
            <w:moveFrom w:id="837" w:author="Alex" w:date="2015-07-24T18:57:00Z">
              <w:r w:rsidRPr="009C6982" w:rsidDel="00156477">
                <w:t>0.72</w:t>
              </w:r>
            </w:moveFrom>
          </w:p>
        </w:tc>
      </w:tr>
      <w:tr w:rsidR="00CF4403" w:rsidRPr="009C6982" w:rsidDel="00156477" w14:paraId="2C343A0A" w14:textId="1222D160" w:rsidTr="00CF4403">
        <w:trPr>
          <w:trHeight w:val="255"/>
        </w:trPr>
        <w:tc>
          <w:tcPr>
            <w:tcW w:w="1034" w:type="dxa"/>
          </w:tcPr>
          <w:p w14:paraId="46D6C69B" w14:textId="53BAE49C" w:rsidR="00CF4403" w:rsidRPr="009C6982" w:rsidDel="00156477" w:rsidRDefault="00CF4403" w:rsidP="002C6DC0">
            <w:pPr>
              <w:spacing w:line="480" w:lineRule="auto"/>
              <w:jc w:val="center"/>
              <w:pPrChange w:id="838" w:author="Alex" w:date="2015-07-24T19:38:00Z">
                <w:pPr>
                  <w:jc w:val="center"/>
                </w:pPr>
              </w:pPrChange>
            </w:pPr>
            <w:moveFrom w:id="839" w:author="Alex" w:date="2015-07-24T18:57:00Z">
              <w:r w:rsidRPr="009C6982" w:rsidDel="00156477">
                <w:t>0.44</w:t>
              </w:r>
            </w:moveFrom>
          </w:p>
        </w:tc>
        <w:tc>
          <w:tcPr>
            <w:tcW w:w="874" w:type="dxa"/>
          </w:tcPr>
          <w:p w14:paraId="388E0645" w14:textId="2CB160DB" w:rsidR="00CF4403" w:rsidRPr="009C6982" w:rsidDel="00156477" w:rsidRDefault="00CF4403" w:rsidP="002C6DC0">
            <w:pPr>
              <w:spacing w:line="480" w:lineRule="auto"/>
              <w:jc w:val="center"/>
              <w:pPrChange w:id="840" w:author="Alex" w:date="2015-07-24T19:38:00Z">
                <w:pPr>
                  <w:jc w:val="center"/>
                </w:pPr>
              </w:pPrChange>
            </w:pPr>
            <w:moveFrom w:id="841" w:author="Alex" w:date="2015-07-24T18:57:00Z">
              <w:r w:rsidRPr="009C6982" w:rsidDel="00156477">
                <w:t>0.53</w:t>
              </w:r>
            </w:moveFrom>
          </w:p>
        </w:tc>
        <w:tc>
          <w:tcPr>
            <w:tcW w:w="900" w:type="dxa"/>
          </w:tcPr>
          <w:p w14:paraId="3B93565D" w14:textId="6D423956" w:rsidR="00CF4403" w:rsidRPr="009C6982" w:rsidDel="00156477" w:rsidRDefault="00CF4403" w:rsidP="002C6DC0">
            <w:pPr>
              <w:spacing w:line="480" w:lineRule="auto"/>
              <w:jc w:val="center"/>
              <w:pPrChange w:id="842" w:author="Alex" w:date="2015-07-24T19:38:00Z">
                <w:pPr>
                  <w:jc w:val="center"/>
                </w:pPr>
              </w:pPrChange>
            </w:pPr>
            <w:moveFrom w:id="843" w:author="Alex" w:date="2015-07-24T18:57:00Z">
              <w:r w:rsidRPr="009C6982" w:rsidDel="00156477">
                <w:t>0.46</w:t>
              </w:r>
            </w:moveFrom>
          </w:p>
        </w:tc>
        <w:tc>
          <w:tcPr>
            <w:tcW w:w="3780" w:type="dxa"/>
          </w:tcPr>
          <w:p w14:paraId="1E650AB3" w14:textId="7D5F9532" w:rsidR="00CF4403" w:rsidRPr="009C6982" w:rsidDel="00156477" w:rsidRDefault="00CF4403" w:rsidP="002C6DC0">
            <w:pPr>
              <w:spacing w:line="480" w:lineRule="auto"/>
              <w:pPrChange w:id="844" w:author="Alex" w:date="2015-07-24T19:38:00Z">
                <w:pPr/>
              </w:pPrChange>
            </w:pPr>
            <w:moveFrom w:id="845" w:author="Alex" w:date="2015-07-24T18:57:00Z">
              <w:r w:rsidRPr="009C6982" w:rsidDel="00156477">
                <w:t>Packing of the system with pNPG</w:t>
              </w:r>
            </w:moveFrom>
          </w:p>
        </w:tc>
        <w:tc>
          <w:tcPr>
            <w:tcW w:w="1080" w:type="dxa"/>
          </w:tcPr>
          <w:p w14:paraId="2558317F" w14:textId="2A5BB34E" w:rsidR="00CF4403" w:rsidRPr="009C6982" w:rsidDel="00156477" w:rsidRDefault="00CF4403" w:rsidP="002C6DC0">
            <w:pPr>
              <w:spacing w:line="480" w:lineRule="auto"/>
              <w:jc w:val="center"/>
              <w:pPrChange w:id="846" w:author="Alex" w:date="2015-07-24T19:38:00Z">
                <w:pPr>
                  <w:jc w:val="center"/>
                </w:pPr>
              </w:pPrChange>
            </w:pPr>
            <w:moveFrom w:id="847" w:author="Alex" w:date="2015-07-24T18:57:00Z">
              <w:r w:rsidRPr="009C6982" w:rsidDel="00156477">
                <w:t>0.67</w:t>
              </w:r>
            </w:moveFrom>
          </w:p>
        </w:tc>
        <w:tc>
          <w:tcPr>
            <w:tcW w:w="1058" w:type="dxa"/>
          </w:tcPr>
          <w:p w14:paraId="436F9F04" w14:textId="17DCF154" w:rsidR="00CF4403" w:rsidRPr="009C6982" w:rsidDel="00156477" w:rsidRDefault="00CF4403" w:rsidP="002C6DC0">
            <w:pPr>
              <w:spacing w:line="480" w:lineRule="auto"/>
              <w:jc w:val="center"/>
              <w:pPrChange w:id="848" w:author="Alex" w:date="2015-07-24T19:38:00Z">
                <w:pPr>
                  <w:jc w:val="center"/>
                </w:pPr>
              </w:pPrChange>
            </w:pPr>
            <w:moveFrom w:id="849" w:author="Alex" w:date="2015-07-24T18:57:00Z">
              <w:r w:rsidRPr="009C6982" w:rsidDel="00156477">
                <w:t>0.73</w:t>
              </w:r>
            </w:moveFrom>
          </w:p>
        </w:tc>
      </w:tr>
      <w:tr w:rsidR="00CF4403" w:rsidRPr="009C6982" w:rsidDel="00156477" w14:paraId="68898CB6" w14:textId="3F298E8F" w:rsidTr="00CF4403">
        <w:trPr>
          <w:trHeight w:val="255"/>
        </w:trPr>
        <w:tc>
          <w:tcPr>
            <w:tcW w:w="1034" w:type="dxa"/>
          </w:tcPr>
          <w:p w14:paraId="6AA36673" w14:textId="5AC9DA81" w:rsidR="00CF4403" w:rsidRPr="009C6982" w:rsidDel="00156477" w:rsidRDefault="00CF4403" w:rsidP="002C6DC0">
            <w:pPr>
              <w:spacing w:line="480" w:lineRule="auto"/>
              <w:jc w:val="center"/>
              <w:pPrChange w:id="850" w:author="Alex" w:date="2015-07-24T19:38:00Z">
                <w:pPr>
                  <w:jc w:val="center"/>
                </w:pPr>
              </w:pPrChange>
            </w:pPr>
            <w:moveFrom w:id="851" w:author="Alex" w:date="2015-07-24T18:57:00Z">
              <w:r w:rsidRPr="009C6982" w:rsidDel="00156477">
                <w:t>0.98</w:t>
              </w:r>
            </w:moveFrom>
          </w:p>
        </w:tc>
        <w:tc>
          <w:tcPr>
            <w:tcW w:w="874" w:type="dxa"/>
          </w:tcPr>
          <w:p w14:paraId="199E3B4C" w14:textId="30E6ED64" w:rsidR="00CF4403" w:rsidRPr="009C6982" w:rsidDel="00156477" w:rsidRDefault="00CF4403" w:rsidP="002C6DC0">
            <w:pPr>
              <w:spacing w:line="480" w:lineRule="auto"/>
              <w:jc w:val="center"/>
              <w:pPrChange w:id="852" w:author="Alex" w:date="2015-07-24T19:38:00Z">
                <w:pPr>
                  <w:jc w:val="center"/>
                </w:pPr>
              </w:pPrChange>
            </w:pPr>
            <w:moveFrom w:id="853" w:author="Alex" w:date="2015-07-24T18:57:00Z">
              <w:r w:rsidRPr="009C6982" w:rsidDel="00156477">
                <w:t>0.09</w:t>
              </w:r>
            </w:moveFrom>
          </w:p>
        </w:tc>
        <w:tc>
          <w:tcPr>
            <w:tcW w:w="900" w:type="dxa"/>
          </w:tcPr>
          <w:p w14:paraId="66558D34" w14:textId="4ACA1B77" w:rsidR="00CF4403" w:rsidRPr="009C6982" w:rsidDel="00156477" w:rsidRDefault="00CF4403" w:rsidP="002C6DC0">
            <w:pPr>
              <w:spacing w:line="480" w:lineRule="auto"/>
              <w:jc w:val="center"/>
              <w:pPrChange w:id="854" w:author="Alex" w:date="2015-07-24T19:38:00Z">
                <w:pPr>
                  <w:jc w:val="center"/>
                </w:pPr>
              </w:pPrChange>
            </w:pPr>
            <w:moveFrom w:id="855" w:author="Alex" w:date="2015-07-24T18:57:00Z">
              <w:r w:rsidRPr="009C6982" w:rsidDel="00156477">
                <w:t>ns</w:t>
              </w:r>
            </w:moveFrom>
          </w:p>
        </w:tc>
        <w:tc>
          <w:tcPr>
            <w:tcW w:w="3780" w:type="dxa"/>
          </w:tcPr>
          <w:p w14:paraId="7B16DF60" w14:textId="1870F755" w:rsidR="00CF4403" w:rsidRPr="009C6982" w:rsidDel="00156477" w:rsidRDefault="00CF4403" w:rsidP="002C6DC0">
            <w:pPr>
              <w:spacing w:line="480" w:lineRule="auto"/>
              <w:pPrChange w:id="856" w:author="Alex" w:date="2015-07-24T19:38:00Z">
                <w:pPr/>
              </w:pPrChange>
            </w:pPr>
            <w:moveFrom w:id="857" w:author="Alex" w:date="2015-07-24T18:57:00Z">
              <w:r w:rsidRPr="009C6982" w:rsidDel="00156477">
                <w:t>Hydrogen bonding energy of Y295</w:t>
              </w:r>
            </w:moveFrom>
          </w:p>
        </w:tc>
        <w:tc>
          <w:tcPr>
            <w:tcW w:w="1080" w:type="dxa"/>
          </w:tcPr>
          <w:p w14:paraId="37845DC3" w14:textId="1BC57F8F" w:rsidR="00CF4403" w:rsidRPr="009C6982" w:rsidDel="00156477" w:rsidRDefault="00CF4403" w:rsidP="002C6DC0">
            <w:pPr>
              <w:spacing w:line="480" w:lineRule="auto"/>
              <w:jc w:val="center"/>
              <w:pPrChange w:id="858" w:author="Alex" w:date="2015-07-24T19:38:00Z">
                <w:pPr>
                  <w:jc w:val="center"/>
                </w:pPr>
              </w:pPrChange>
            </w:pPr>
            <w:moveFrom w:id="859" w:author="Alex" w:date="2015-07-24T18:57:00Z">
              <w:r w:rsidRPr="009C6982" w:rsidDel="00156477">
                <w:t>-1.28</w:t>
              </w:r>
            </w:moveFrom>
          </w:p>
        </w:tc>
        <w:tc>
          <w:tcPr>
            <w:tcW w:w="1058" w:type="dxa"/>
          </w:tcPr>
          <w:p w14:paraId="6C0DCD4A" w14:textId="66900C02" w:rsidR="00CF4403" w:rsidRPr="009C6982" w:rsidDel="00156477" w:rsidRDefault="00CF4403" w:rsidP="002C6DC0">
            <w:pPr>
              <w:spacing w:line="480" w:lineRule="auto"/>
              <w:jc w:val="center"/>
              <w:pPrChange w:id="860" w:author="Alex" w:date="2015-07-24T19:38:00Z">
                <w:pPr>
                  <w:jc w:val="center"/>
                </w:pPr>
              </w:pPrChange>
            </w:pPr>
            <w:moveFrom w:id="861" w:author="Alex" w:date="2015-07-24T18:57:00Z">
              <w:r w:rsidRPr="009C6982" w:rsidDel="00156477">
                <w:t>-0.5</w:t>
              </w:r>
            </w:moveFrom>
          </w:p>
        </w:tc>
      </w:tr>
      <w:tr w:rsidR="00CF4403" w:rsidRPr="009C6982" w:rsidDel="00156477" w14:paraId="1FE66680" w14:textId="1A93C346" w:rsidTr="00CF4403">
        <w:trPr>
          <w:trHeight w:val="255"/>
        </w:trPr>
        <w:tc>
          <w:tcPr>
            <w:tcW w:w="1034" w:type="dxa"/>
          </w:tcPr>
          <w:p w14:paraId="7FE813A1" w14:textId="4174C486" w:rsidR="00CF4403" w:rsidRPr="009C6982" w:rsidDel="00156477" w:rsidRDefault="00CF4403" w:rsidP="002C6DC0">
            <w:pPr>
              <w:spacing w:line="480" w:lineRule="auto"/>
              <w:jc w:val="center"/>
              <w:pPrChange w:id="862" w:author="Alex" w:date="2015-07-24T19:38:00Z">
                <w:pPr>
                  <w:jc w:val="center"/>
                </w:pPr>
              </w:pPrChange>
            </w:pPr>
            <w:moveFrom w:id="863" w:author="Alex" w:date="2015-07-24T18:57:00Z">
              <w:r w:rsidRPr="009C6982" w:rsidDel="00156477">
                <w:t>ns</w:t>
              </w:r>
            </w:moveFrom>
          </w:p>
        </w:tc>
        <w:tc>
          <w:tcPr>
            <w:tcW w:w="874" w:type="dxa"/>
          </w:tcPr>
          <w:p w14:paraId="05460ED0" w14:textId="306B075E" w:rsidR="00CF4403" w:rsidRPr="009C6982" w:rsidDel="00156477" w:rsidRDefault="00CF4403" w:rsidP="002C6DC0">
            <w:pPr>
              <w:spacing w:line="480" w:lineRule="auto"/>
              <w:jc w:val="center"/>
              <w:pPrChange w:id="864" w:author="Alex" w:date="2015-07-24T19:38:00Z">
                <w:pPr>
                  <w:jc w:val="center"/>
                </w:pPr>
              </w:pPrChange>
            </w:pPr>
            <w:moveFrom w:id="865" w:author="Alex" w:date="2015-07-24T18:57:00Z">
              <w:r w:rsidRPr="009C6982" w:rsidDel="00156477">
                <w:t>-0.51</w:t>
              </w:r>
            </w:moveFrom>
          </w:p>
        </w:tc>
        <w:tc>
          <w:tcPr>
            <w:tcW w:w="900" w:type="dxa"/>
          </w:tcPr>
          <w:p w14:paraId="6BB2F6D6" w14:textId="31E5ED66" w:rsidR="00CF4403" w:rsidRPr="009C6982" w:rsidDel="00156477" w:rsidRDefault="00CF4403" w:rsidP="002C6DC0">
            <w:pPr>
              <w:spacing w:line="480" w:lineRule="auto"/>
              <w:jc w:val="center"/>
              <w:pPrChange w:id="866" w:author="Alex" w:date="2015-07-24T19:38:00Z">
                <w:pPr>
                  <w:jc w:val="center"/>
                </w:pPr>
              </w:pPrChange>
            </w:pPr>
            <w:moveFrom w:id="867" w:author="Alex" w:date="2015-07-24T18:57:00Z">
              <w:r w:rsidRPr="009C6982" w:rsidDel="00156477">
                <w:t>ns</w:t>
              </w:r>
            </w:moveFrom>
          </w:p>
        </w:tc>
        <w:tc>
          <w:tcPr>
            <w:tcW w:w="3780" w:type="dxa"/>
          </w:tcPr>
          <w:p w14:paraId="4BB44F33" w14:textId="5E9538A9" w:rsidR="00CF4403" w:rsidRPr="009C6982" w:rsidDel="00156477" w:rsidRDefault="00CF4403" w:rsidP="002C6DC0">
            <w:pPr>
              <w:spacing w:line="480" w:lineRule="auto"/>
              <w:pPrChange w:id="868" w:author="Alex" w:date="2015-07-24T19:38:00Z">
                <w:pPr/>
              </w:pPrChange>
            </w:pPr>
            <w:moveFrom w:id="869" w:author="Alex" w:date="2015-07-24T18:57:00Z">
              <w:r w:rsidRPr="009C6982" w:rsidDel="00156477">
                <w:t>Packing with pNPG around E353</w:t>
              </w:r>
            </w:moveFrom>
          </w:p>
        </w:tc>
        <w:tc>
          <w:tcPr>
            <w:tcW w:w="1080" w:type="dxa"/>
          </w:tcPr>
          <w:p w14:paraId="5F4F4140" w14:textId="595F523E" w:rsidR="00CF4403" w:rsidRPr="009C6982" w:rsidDel="00156477" w:rsidRDefault="00CF4403" w:rsidP="002C6DC0">
            <w:pPr>
              <w:spacing w:line="480" w:lineRule="auto"/>
              <w:jc w:val="center"/>
              <w:pPrChange w:id="870" w:author="Alex" w:date="2015-07-24T19:38:00Z">
                <w:pPr>
                  <w:jc w:val="center"/>
                </w:pPr>
              </w:pPrChange>
            </w:pPr>
            <w:moveFrom w:id="871" w:author="Alex" w:date="2015-07-24T18:57:00Z">
              <w:r w:rsidRPr="009C6982" w:rsidDel="00156477">
                <w:t>0.19</w:t>
              </w:r>
            </w:moveFrom>
          </w:p>
        </w:tc>
        <w:tc>
          <w:tcPr>
            <w:tcW w:w="1058" w:type="dxa"/>
          </w:tcPr>
          <w:p w14:paraId="7E871966" w14:textId="75DC2C13" w:rsidR="00CF4403" w:rsidRPr="009C6982" w:rsidDel="00156477" w:rsidRDefault="00CF4403" w:rsidP="002C6DC0">
            <w:pPr>
              <w:spacing w:line="480" w:lineRule="auto"/>
              <w:jc w:val="center"/>
              <w:pPrChange w:id="872" w:author="Alex" w:date="2015-07-24T19:38:00Z">
                <w:pPr>
                  <w:jc w:val="center"/>
                </w:pPr>
              </w:pPrChange>
            </w:pPr>
            <w:moveFrom w:id="873" w:author="Alex" w:date="2015-07-24T18:57:00Z">
              <w:r w:rsidRPr="009C6982" w:rsidDel="00156477">
                <w:t>1</w:t>
              </w:r>
            </w:moveFrom>
          </w:p>
        </w:tc>
      </w:tr>
      <w:tr w:rsidR="00CF4403" w:rsidRPr="009C6982" w:rsidDel="00156477" w14:paraId="0109A4B9" w14:textId="09C0D477" w:rsidTr="00CF4403">
        <w:trPr>
          <w:trHeight w:val="255"/>
        </w:trPr>
        <w:tc>
          <w:tcPr>
            <w:tcW w:w="1034" w:type="dxa"/>
          </w:tcPr>
          <w:p w14:paraId="64F70D7F" w14:textId="58ED3BF7" w:rsidR="00CF4403" w:rsidRPr="009C6982" w:rsidDel="00156477" w:rsidRDefault="00CF4403" w:rsidP="002C6DC0">
            <w:pPr>
              <w:spacing w:line="480" w:lineRule="auto"/>
              <w:jc w:val="center"/>
              <w:pPrChange w:id="874" w:author="Alex" w:date="2015-07-24T19:38:00Z">
                <w:pPr>
                  <w:jc w:val="center"/>
                </w:pPr>
              </w:pPrChange>
            </w:pPr>
            <w:moveFrom w:id="875" w:author="Alex" w:date="2015-07-24T18:57:00Z">
              <w:r w:rsidRPr="009C6982" w:rsidDel="00156477">
                <w:t>ns</w:t>
              </w:r>
            </w:moveFrom>
          </w:p>
        </w:tc>
        <w:tc>
          <w:tcPr>
            <w:tcW w:w="874" w:type="dxa"/>
          </w:tcPr>
          <w:p w14:paraId="74CDA889" w14:textId="60673D1F" w:rsidR="00CF4403" w:rsidRPr="009C6982" w:rsidDel="00156477" w:rsidRDefault="00CF4403" w:rsidP="002C6DC0">
            <w:pPr>
              <w:spacing w:line="480" w:lineRule="auto"/>
              <w:jc w:val="center"/>
              <w:pPrChange w:id="876" w:author="Alex" w:date="2015-07-24T19:38:00Z">
                <w:pPr>
                  <w:jc w:val="center"/>
                </w:pPr>
              </w:pPrChange>
            </w:pPr>
            <w:moveFrom w:id="877" w:author="Alex" w:date="2015-07-24T18:57:00Z">
              <w:r w:rsidRPr="009C6982" w:rsidDel="00156477">
                <w:t>-0.10</w:t>
              </w:r>
            </w:moveFrom>
          </w:p>
        </w:tc>
        <w:tc>
          <w:tcPr>
            <w:tcW w:w="900" w:type="dxa"/>
          </w:tcPr>
          <w:p w14:paraId="10C78316" w14:textId="778B6606" w:rsidR="00CF4403" w:rsidRPr="009C6982" w:rsidDel="00156477" w:rsidRDefault="00CF4403" w:rsidP="002C6DC0">
            <w:pPr>
              <w:spacing w:line="480" w:lineRule="auto"/>
              <w:jc w:val="center"/>
              <w:pPrChange w:id="878" w:author="Alex" w:date="2015-07-24T19:38:00Z">
                <w:pPr>
                  <w:jc w:val="center"/>
                </w:pPr>
              </w:pPrChange>
            </w:pPr>
            <w:moveFrom w:id="879" w:author="Alex" w:date="2015-07-24T18:57:00Z">
              <w:r w:rsidRPr="009C6982" w:rsidDel="00156477">
                <w:t>ns</w:t>
              </w:r>
            </w:moveFrom>
          </w:p>
        </w:tc>
        <w:tc>
          <w:tcPr>
            <w:tcW w:w="3780" w:type="dxa"/>
          </w:tcPr>
          <w:p w14:paraId="50FCAB72" w14:textId="60E79B85" w:rsidR="00CF4403" w:rsidRPr="009C6982" w:rsidDel="00156477" w:rsidRDefault="00CF4403" w:rsidP="002C6DC0">
            <w:pPr>
              <w:spacing w:line="480" w:lineRule="auto"/>
              <w:pPrChange w:id="880" w:author="Alex" w:date="2015-07-24T19:38:00Z">
                <w:pPr/>
              </w:pPrChange>
            </w:pPr>
            <w:moveFrom w:id="881" w:author="Alex" w:date="2015-07-24T18:57:00Z">
              <w:r w:rsidRPr="009C6982" w:rsidDel="00156477">
                <w:t xml:space="preserve">Total system energy </w:t>
              </w:r>
            </w:moveFrom>
          </w:p>
        </w:tc>
        <w:tc>
          <w:tcPr>
            <w:tcW w:w="1080" w:type="dxa"/>
          </w:tcPr>
          <w:p w14:paraId="084A270F" w14:textId="0BFBCAD2" w:rsidR="00CF4403" w:rsidRPr="009C6982" w:rsidDel="00156477" w:rsidRDefault="00CF4403" w:rsidP="002C6DC0">
            <w:pPr>
              <w:spacing w:line="480" w:lineRule="auto"/>
              <w:jc w:val="center"/>
              <w:pPrChange w:id="882" w:author="Alex" w:date="2015-07-24T19:38:00Z">
                <w:pPr>
                  <w:jc w:val="center"/>
                </w:pPr>
              </w:pPrChange>
            </w:pPr>
            <w:moveFrom w:id="883" w:author="Alex" w:date="2015-07-24T18:57:00Z">
              <w:r w:rsidRPr="009C6982" w:rsidDel="00156477">
                <w:t>-636.44</w:t>
              </w:r>
            </w:moveFrom>
          </w:p>
        </w:tc>
        <w:tc>
          <w:tcPr>
            <w:tcW w:w="1058" w:type="dxa"/>
          </w:tcPr>
          <w:p w14:paraId="1FC91A7B" w14:textId="097FDFFE" w:rsidR="00CF4403" w:rsidRPr="009C6982" w:rsidDel="00156477" w:rsidRDefault="00CF4403" w:rsidP="002C6DC0">
            <w:pPr>
              <w:spacing w:line="480" w:lineRule="auto"/>
              <w:jc w:val="center"/>
              <w:pPrChange w:id="884" w:author="Alex" w:date="2015-07-24T19:38:00Z">
                <w:pPr>
                  <w:jc w:val="center"/>
                </w:pPr>
              </w:pPrChange>
            </w:pPr>
            <w:moveFrom w:id="885" w:author="Alex" w:date="2015-07-24T18:57:00Z">
              <w:r w:rsidRPr="009C6982" w:rsidDel="00156477">
                <w:t>-621.6</w:t>
              </w:r>
            </w:moveFrom>
          </w:p>
        </w:tc>
      </w:tr>
      <w:tr w:rsidR="00CF4403" w:rsidRPr="009C6982" w:rsidDel="00156477" w14:paraId="4C9AFB3B" w14:textId="5C81E1B6" w:rsidTr="00CF4403">
        <w:trPr>
          <w:trHeight w:val="255"/>
        </w:trPr>
        <w:tc>
          <w:tcPr>
            <w:tcW w:w="1034" w:type="dxa"/>
          </w:tcPr>
          <w:p w14:paraId="6A00FDFC" w14:textId="2E820B9E" w:rsidR="00CF4403" w:rsidRPr="009C6982" w:rsidDel="00156477" w:rsidRDefault="00CF4403" w:rsidP="002C6DC0">
            <w:pPr>
              <w:spacing w:line="480" w:lineRule="auto"/>
              <w:jc w:val="center"/>
              <w:pPrChange w:id="886" w:author="Alex" w:date="2015-07-24T19:38:00Z">
                <w:pPr>
                  <w:jc w:val="center"/>
                </w:pPr>
              </w:pPrChange>
            </w:pPr>
            <w:moveFrom w:id="887" w:author="Alex" w:date="2015-07-24T18:57:00Z">
              <w:r w:rsidRPr="009C6982" w:rsidDel="00156477">
                <w:t>ns</w:t>
              </w:r>
            </w:moveFrom>
          </w:p>
        </w:tc>
        <w:tc>
          <w:tcPr>
            <w:tcW w:w="874" w:type="dxa"/>
          </w:tcPr>
          <w:p w14:paraId="431C8FE7" w14:textId="1BA7C5FA" w:rsidR="00CF4403" w:rsidRPr="009C6982" w:rsidDel="00156477" w:rsidRDefault="00CF4403" w:rsidP="002C6DC0">
            <w:pPr>
              <w:spacing w:line="480" w:lineRule="auto"/>
              <w:jc w:val="center"/>
              <w:pPrChange w:id="888" w:author="Alex" w:date="2015-07-24T19:38:00Z">
                <w:pPr>
                  <w:jc w:val="center"/>
                </w:pPr>
              </w:pPrChange>
            </w:pPr>
            <w:moveFrom w:id="889" w:author="Alex" w:date="2015-07-24T18:57:00Z">
              <w:r w:rsidRPr="009C6982" w:rsidDel="00156477">
                <w:t>-0.01</w:t>
              </w:r>
            </w:moveFrom>
          </w:p>
        </w:tc>
        <w:tc>
          <w:tcPr>
            <w:tcW w:w="900" w:type="dxa"/>
          </w:tcPr>
          <w:p w14:paraId="39C970AD" w14:textId="7EB7CD42" w:rsidR="00CF4403" w:rsidRPr="009C6982" w:rsidDel="00156477" w:rsidRDefault="00CF4403" w:rsidP="002C6DC0">
            <w:pPr>
              <w:spacing w:line="480" w:lineRule="auto"/>
              <w:jc w:val="center"/>
              <w:pPrChange w:id="890" w:author="Alex" w:date="2015-07-24T19:38:00Z">
                <w:pPr>
                  <w:jc w:val="center"/>
                </w:pPr>
              </w:pPrChange>
            </w:pPr>
            <w:moveFrom w:id="891" w:author="Alex" w:date="2015-07-24T18:57:00Z">
              <w:r w:rsidRPr="009C6982" w:rsidDel="00156477">
                <w:t>ns</w:t>
              </w:r>
            </w:moveFrom>
          </w:p>
        </w:tc>
        <w:tc>
          <w:tcPr>
            <w:tcW w:w="3780" w:type="dxa"/>
          </w:tcPr>
          <w:p w14:paraId="7FF47BEE" w14:textId="7B220840" w:rsidR="00CF4403" w:rsidRPr="009C6982" w:rsidDel="00156477" w:rsidRDefault="00CF4403" w:rsidP="002C6DC0">
            <w:pPr>
              <w:spacing w:line="480" w:lineRule="auto"/>
              <w:pPrChange w:id="892" w:author="Alex" w:date="2015-07-24T19:38:00Z">
                <w:pPr/>
              </w:pPrChange>
            </w:pPr>
            <w:moveFrom w:id="893" w:author="Alex" w:date="2015-07-24T18:57:00Z">
              <w:r w:rsidRPr="009C6982" w:rsidDel="00156477">
                <w:t>Hydrogen bond energy of the total system</w:t>
              </w:r>
            </w:moveFrom>
          </w:p>
        </w:tc>
        <w:tc>
          <w:tcPr>
            <w:tcW w:w="1080" w:type="dxa"/>
          </w:tcPr>
          <w:p w14:paraId="6143468E" w14:textId="0F5AF98D" w:rsidR="00CF4403" w:rsidRPr="009C6982" w:rsidDel="00156477" w:rsidRDefault="00CF4403" w:rsidP="002C6DC0">
            <w:pPr>
              <w:spacing w:line="480" w:lineRule="auto"/>
              <w:jc w:val="center"/>
              <w:pPrChange w:id="894" w:author="Alex" w:date="2015-07-24T19:38:00Z">
                <w:pPr>
                  <w:jc w:val="center"/>
                </w:pPr>
              </w:pPrChange>
            </w:pPr>
            <w:moveFrom w:id="895" w:author="Alex" w:date="2015-07-24T18:57:00Z">
              <w:r w:rsidRPr="009C6982" w:rsidDel="00156477">
                <w:t>-76.7</w:t>
              </w:r>
            </w:moveFrom>
          </w:p>
        </w:tc>
        <w:tc>
          <w:tcPr>
            <w:tcW w:w="1058" w:type="dxa"/>
          </w:tcPr>
          <w:p w14:paraId="6CF6A168" w14:textId="7AEFCC69" w:rsidR="00CF4403" w:rsidRPr="009C6982" w:rsidDel="00156477" w:rsidRDefault="00CF4403" w:rsidP="002C6DC0">
            <w:pPr>
              <w:spacing w:line="480" w:lineRule="auto"/>
              <w:jc w:val="center"/>
              <w:pPrChange w:id="896" w:author="Alex" w:date="2015-07-24T19:38:00Z">
                <w:pPr>
                  <w:jc w:val="center"/>
                </w:pPr>
              </w:pPrChange>
            </w:pPr>
            <w:moveFrom w:id="897" w:author="Alex" w:date="2015-07-24T18:57:00Z">
              <w:r w:rsidRPr="009C6982" w:rsidDel="00156477">
                <w:t>-67.63</w:t>
              </w:r>
            </w:moveFrom>
          </w:p>
        </w:tc>
      </w:tr>
      <w:tr w:rsidR="00CF4403" w:rsidRPr="009C6982" w:rsidDel="00156477" w14:paraId="509BD7C6" w14:textId="57C5B9F4" w:rsidTr="00CF4403">
        <w:trPr>
          <w:trHeight w:val="255"/>
        </w:trPr>
        <w:tc>
          <w:tcPr>
            <w:tcW w:w="1034" w:type="dxa"/>
          </w:tcPr>
          <w:p w14:paraId="70A4E85D" w14:textId="5449D416" w:rsidR="00CF4403" w:rsidRPr="009C6982" w:rsidDel="00156477" w:rsidRDefault="00CF4403" w:rsidP="002C6DC0">
            <w:pPr>
              <w:spacing w:line="480" w:lineRule="auto"/>
              <w:jc w:val="center"/>
              <w:pPrChange w:id="898" w:author="Alex" w:date="2015-07-24T19:38:00Z">
                <w:pPr>
                  <w:jc w:val="center"/>
                </w:pPr>
              </w:pPrChange>
            </w:pPr>
            <w:moveFrom w:id="899" w:author="Alex" w:date="2015-07-24T18:57:00Z">
              <w:r w:rsidRPr="009C6982" w:rsidDel="00156477">
                <w:t>ns</w:t>
              </w:r>
            </w:moveFrom>
          </w:p>
        </w:tc>
        <w:tc>
          <w:tcPr>
            <w:tcW w:w="874" w:type="dxa"/>
          </w:tcPr>
          <w:p w14:paraId="01732123" w14:textId="3090A73A" w:rsidR="00CF4403" w:rsidRPr="009C6982" w:rsidDel="00156477" w:rsidRDefault="00CF4403" w:rsidP="002C6DC0">
            <w:pPr>
              <w:spacing w:line="480" w:lineRule="auto"/>
              <w:jc w:val="center"/>
              <w:pPrChange w:id="900" w:author="Alex" w:date="2015-07-24T19:38:00Z">
                <w:pPr>
                  <w:jc w:val="center"/>
                </w:pPr>
              </w:pPrChange>
            </w:pPr>
            <w:moveFrom w:id="901" w:author="Alex" w:date="2015-07-24T18:57:00Z">
              <w:r w:rsidRPr="009C6982" w:rsidDel="00156477">
                <w:t>ns</w:t>
              </w:r>
            </w:moveFrom>
          </w:p>
        </w:tc>
        <w:tc>
          <w:tcPr>
            <w:tcW w:w="900" w:type="dxa"/>
          </w:tcPr>
          <w:p w14:paraId="38CAFE2D" w14:textId="2640ECA7" w:rsidR="00CF4403" w:rsidRPr="009C6982" w:rsidDel="00156477" w:rsidRDefault="00CF4403" w:rsidP="002C6DC0">
            <w:pPr>
              <w:spacing w:line="480" w:lineRule="auto"/>
              <w:jc w:val="center"/>
              <w:pPrChange w:id="902" w:author="Alex" w:date="2015-07-24T19:38:00Z">
                <w:pPr>
                  <w:jc w:val="center"/>
                </w:pPr>
              </w:pPrChange>
            </w:pPr>
            <w:moveFrom w:id="903" w:author="Alex" w:date="2015-07-24T18:57:00Z">
              <w:r w:rsidRPr="009C6982" w:rsidDel="00156477">
                <w:t>0.11</w:t>
              </w:r>
            </w:moveFrom>
          </w:p>
        </w:tc>
        <w:tc>
          <w:tcPr>
            <w:tcW w:w="3780" w:type="dxa"/>
          </w:tcPr>
          <w:p w14:paraId="5E85E29B" w14:textId="1E58A6F1" w:rsidR="00CF4403" w:rsidRPr="009C6982" w:rsidDel="00156477" w:rsidRDefault="00CF4403" w:rsidP="002C6DC0">
            <w:pPr>
              <w:spacing w:line="480" w:lineRule="auto"/>
              <w:pPrChange w:id="904" w:author="Alex" w:date="2015-07-24T19:38:00Z">
                <w:pPr/>
              </w:pPrChange>
            </w:pPr>
            <w:moveFrom w:id="905" w:author="Alex" w:date="2015-07-24T18:57:00Z">
              <w:r w:rsidRPr="009C6982" w:rsidDel="00156477">
                <w:t>Lennard-Jones repulsion around E353</w:t>
              </w:r>
            </w:moveFrom>
          </w:p>
        </w:tc>
        <w:tc>
          <w:tcPr>
            <w:tcW w:w="1080" w:type="dxa"/>
          </w:tcPr>
          <w:p w14:paraId="51534CF1" w14:textId="5C4B51F4" w:rsidR="00CF4403" w:rsidRPr="009C6982" w:rsidDel="00156477" w:rsidRDefault="00CF4403" w:rsidP="002C6DC0">
            <w:pPr>
              <w:spacing w:line="480" w:lineRule="auto"/>
              <w:jc w:val="center"/>
              <w:pPrChange w:id="906" w:author="Alex" w:date="2015-07-24T19:38:00Z">
                <w:pPr>
                  <w:jc w:val="center"/>
                </w:pPr>
              </w:pPrChange>
            </w:pPr>
            <w:moveFrom w:id="907" w:author="Alex" w:date="2015-07-24T18:57:00Z">
              <w:r w:rsidRPr="009C6982" w:rsidDel="00156477">
                <w:t>0.67</w:t>
              </w:r>
            </w:moveFrom>
          </w:p>
        </w:tc>
        <w:tc>
          <w:tcPr>
            <w:tcW w:w="1058" w:type="dxa"/>
          </w:tcPr>
          <w:p w14:paraId="03BBA454" w14:textId="548A46AA" w:rsidR="00CF4403" w:rsidRPr="009C6982" w:rsidDel="00156477" w:rsidRDefault="00CF4403" w:rsidP="002C6DC0">
            <w:pPr>
              <w:spacing w:line="480" w:lineRule="auto"/>
              <w:jc w:val="center"/>
              <w:pPrChange w:id="908" w:author="Alex" w:date="2015-07-24T19:38:00Z">
                <w:pPr>
                  <w:jc w:val="center"/>
                </w:pPr>
              </w:pPrChange>
            </w:pPr>
            <w:moveFrom w:id="909" w:author="Alex" w:date="2015-07-24T18:57:00Z">
              <w:r w:rsidRPr="009C6982" w:rsidDel="00156477">
                <w:t>1.41</w:t>
              </w:r>
            </w:moveFrom>
          </w:p>
        </w:tc>
      </w:tr>
      <w:tr w:rsidR="00CF4403" w:rsidRPr="009C6982" w:rsidDel="00156477" w14:paraId="6725B49F" w14:textId="4676C4A9" w:rsidTr="00CF4403">
        <w:trPr>
          <w:trHeight w:val="503"/>
        </w:trPr>
        <w:tc>
          <w:tcPr>
            <w:tcW w:w="1034" w:type="dxa"/>
          </w:tcPr>
          <w:p w14:paraId="05B195AF" w14:textId="3E205228" w:rsidR="00CF4403" w:rsidRPr="009C6982" w:rsidDel="00156477" w:rsidRDefault="00CF4403" w:rsidP="002C6DC0">
            <w:pPr>
              <w:spacing w:line="480" w:lineRule="auto"/>
              <w:jc w:val="center"/>
              <w:pPrChange w:id="910" w:author="Alex" w:date="2015-07-24T19:38:00Z">
                <w:pPr>
                  <w:jc w:val="center"/>
                </w:pPr>
              </w:pPrChange>
            </w:pPr>
            <w:moveFrom w:id="911" w:author="Alex" w:date="2015-07-24T18:57:00Z">
              <w:r w:rsidRPr="009C6982" w:rsidDel="00156477">
                <w:t>ns</w:t>
              </w:r>
            </w:moveFrom>
          </w:p>
        </w:tc>
        <w:tc>
          <w:tcPr>
            <w:tcW w:w="874" w:type="dxa"/>
          </w:tcPr>
          <w:p w14:paraId="08C80A62" w14:textId="0D361BF9" w:rsidR="00CF4403" w:rsidRPr="009C6982" w:rsidDel="00156477" w:rsidRDefault="00CF4403" w:rsidP="002C6DC0">
            <w:pPr>
              <w:spacing w:line="480" w:lineRule="auto"/>
              <w:jc w:val="center"/>
              <w:pPrChange w:id="912" w:author="Alex" w:date="2015-07-24T19:38:00Z">
                <w:pPr>
                  <w:jc w:val="center"/>
                </w:pPr>
              </w:pPrChange>
            </w:pPr>
            <w:moveFrom w:id="913" w:author="Alex" w:date="2015-07-24T18:57:00Z">
              <w:r w:rsidRPr="009C6982" w:rsidDel="00156477">
                <w:t>ns</w:t>
              </w:r>
            </w:moveFrom>
          </w:p>
        </w:tc>
        <w:tc>
          <w:tcPr>
            <w:tcW w:w="900" w:type="dxa"/>
          </w:tcPr>
          <w:p w14:paraId="7D4300BA" w14:textId="61AA904D" w:rsidR="00CF4403" w:rsidRPr="009C6982" w:rsidDel="00156477" w:rsidRDefault="00CF4403" w:rsidP="002C6DC0">
            <w:pPr>
              <w:spacing w:line="480" w:lineRule="auto"/>
              <w:jc w:val="center"/>
              <w:pPrChange w:id="914" w:author="Alex" w:date="2015-07-24T19:38:00Z">
                <w:pPr>
                  <w:jc w:val="center"/>
                </w:pPr>
              </w:pPrChange>
            </w:pPr>
            <w:moveFrom w:id="915" w:author="Alex" w:date="2015-07-24T18:57:00Z">
              <w:r w:rsidRPr="009C6982" w:rsidDel="00156477">
                <w:t>0.27</w:t>
              </w:r>
            </w:moveFrom>
          </w:p>
        </w:tc>
        <w:tc>
          <w:tcPr>
            <w:tcW w:w="3780" w:type="dxa"/>
          </w:tcPr>
          <w:p w14:paraId="0E7FE971" w14:textId="203C5E79" w:rsidR="00CF4403" w:rsidRPr="009C6982" w:rsidDel="00156477" w:rsidRDefault="00CF4403" w:rsidP="002C6DC0">
            <w:pPr>
              <w:spacing w:line="480" w:lineRule="auto"/>
              <w:pPrChange w:id="916" w:author="Alex" w:date="2015-07-24T19:38:00Z">
                <w:pPr/>
              </w:pPrChange>
            </w:pPr>
            <w:moveFrom w:id="917" w:author="Alex" w:date="2015-07-24T18:57:00Z">
              <w:r w:rsidRPr="009C6982" w:rsidDel="00156477">
                <w:t>Average hydrophobic surface area without pNPG</w:t>
              </w:r>
            </w:moveFrom>
          </w:p>
        </w:tc>
        <w:tc>
          <w:tcPr>
            <w:tcW w:w="1080" w:type="dxa"/>
          </w:tcPr>
          <w:p w14:paraId="5C2B4FEB" w14:textId="0F4CB9E0" w:rsidR="00CF4403" w:rsidRPr="009C6982" w:rsidDel="00156477" w:rsidRDefault="00CF4403" w:rsidP="002C6DC0">
            <w:pPr>
              <w:spacing w:line="480" w:lineRule="auto"/>
              <w:jc w:val="center"/>
              <w:pPrChange w:id="918" w:author="Alex" w:date="2015-07-24T19:38:00Z">
                <w:pPr>
                  <w:jc w:val="center"/>
                </w:pPr>
              </w:pPrChange>
            </w:pPr>
            <w:moveFrom w:id="919" w:author="Alex" w:date="2015-07-24T18:57:00Z">
              <w:r w:rsidRPr="009C6982" w:rsidDel="00156477">
                <w:t>0.51</w:t>
              </w:r>
            </w:moveFrom>
          </w:p>
        </w:tc>
        <w:tc>
          <w:tcPr>
            <w:tcW w:w="1058" w:type="dxa"/>
          </w:tcPr>
          <w:p w14:paraId="04A5C93C" w14:textId="06E97D40" w:rsidR="00CF4403" w:rsidRPr="009C6982" w:rsidDel="00156477" w:rsidRDefault="00CF4403" w:rsidP="002C6DC0">
            <w:pPr>
              <w:spacing w:line="480" w:lineRule="auto"/>
              <w:jc w:val="center"/>
              <w:pPrChange w:id="920" w:author="Alex" w:date="2015-07-24T19:38:00Z">
                <w:pPr>
                  <w:jc w:val="center"/>
                </w:pPr>
              </w:pPrChange>
            </w:pPr>
            <w:moveFrom w:id="921" w:author="Alex" w:date="2015-07-24T18:57:00Z">
              <w:r w:rsidRPr="009C6982" w:rsidDel="00156477">
                <w:t>1.75</w:t>
              </w:r>
            </w:moveFrom>
          </w:p>
        </w:tc>
      </w:tr>
      <w:tr w:rsidR="00CF4403" w:rsidRPr="009C6982" w:rsidDel="00156477" w14:paraId="58EEDEEA" w14:textId="1345863D" w:rsidTr="00CF4403">
        <w:trPr>
          <w:trHeight w:val="255"/>
        </w:trPr>
        <w:tc>
          <w:tcPr>
            <w:tcW w:w="1034" w:type="dxa"/>
          </w:tcPr>
          <w:p w14:paraId="2C8F2FF3" w14:textId="5FA77733" w:rsidR="00CF4403" w:rsidRPr="009C6982" w:rsidDel="00156477" w:rsidRDefault="00CF4403" w:rsidP="002C6DC0">
            <w:pPr>
              <w:spacing w:line="480" w:lineRule="auto"/>
              <w:jc w:val="center"/>
              <w:pPrChange w:id="922" w:author="Alex" w:date="2015-07-24T19:38:00Z">
                <w:pPr>
                  <w:jc w:val="center"/>
                </w:pPr>
              </w:pPrChange>
            </w:pPr>
            <w:moveFrom w:id="923" w:author="Alex" w:date="2015-07-24T18:57:00Z">
              <w:r w:rsidRPr="009C6982" w:rsidDel="00156477">
                <w:t>ns</w:t>
              </w:r>
            </w:moveFrom>
          </w:p>
        </w:tc>
        <w:tc>
          <w:tcPr>
            <w:tcW w:w="874" w:type="dxa"/>
          </w:tcPr>
          <w:p w14:paraId="0C2F3E3E" w14:textId="07CB00F2" w:rsidR="00CF4403" w:rsidRPr="009C6982" w:rsidDel="00156477" w:rsidRDefault="00CF4403" w:rsidP="002C6DC0">
            <w:pPr>
              <w:spacing w:line="480" w:lineRule="auto"/>
              <w:jc w:val="center"/>
              <w:pPrChange w:id="924" w:author="Alex" w:date="2015-07-24T19:38:00Z">
                <w:pPr>
                  <w:jc w:val="center"/>
                </w:pPr>
              </w:pPrChange>
            </w:pPr>
            <w:moveFrom w:id="925" w:author="Alex" w:date="2015-07-24T18:57:00Z">
              <w:r w:rsidRPr="009C6982" w:rsidDel="00156477">
                <w:t>ns</w:t>
              </w:r>
            </w:moveFrom>
          </w:p>
        </w:tc>
        <w:tc>
          <w:tcPr>
            <w:tcW w:w="900" w:type="dxa"/>
          </w:tcPr>
          <w:p w14:paraId="0B739683" w14:textId="3F655851" w:rsidR="00CF4403" w:rsidRPr="009C6982" w:rsidDel="00156477" w:rsidRDefault="00CF4403" w:rsidP="002C6DC0">
            <w:pPr>
              <w:spacing w:line="480" w:lineRule="auto"/>
              <w:jc w:val="center"/>
              <w:pPrChange w:id="926" w:author="Alex" w:date="2015-07-24T19:38:00Z">
                <w:pPr>
                  <w:jc w:val="center"/>
                </w:pPr>
              </w:pPrChange>
            </w:pPr>
            <w:moveFrom w:id="927" w:author="Alex" w:date="2015-07-24T18:57:00Z">
              <w:r w:rsidRPr="009C6982" w:rsidDel="00156477">
                <w:t>0.32</w:t>
              </w:r>
            </w:moveFrom>
          </w:p>
        </w:tc>
        <w:tc>
          <w:tcPr>
            <w:tcW w:w="3780" w:type="dxa"/>
          </w:tcPr>
          <w:p w14:paraId="6C61C5BA" w14:textId="6A039AB5" w:rsidR="00CF4403" w:rsidRPr="009C6982" w:rsidDel="00156477" w:rsidRDefault="00CF4403" w:rsidP="002C6DC0">
            <w:pPr>
              <w:spacing w:line="480" w:lineRule="auto"/>
              <w:pPrChange w:id="928" w:author="Alex" w:date="2015-07-24T19:38:00Z">
                <w:pPr/>
              </w:pPrChange>
            </w:pPr>
            <w:moveFrom w:id="929" w:author="Alex" w:date="2015-07-24T18:57:00Z">
              <w:r w:rsidRPr="009C6982" w:rsidDel="00156477">
                <w:t>Packing around E353 without pNPG</w:t>
              </w:r>
            </w:moveFrom>
          </w:p>
        </w:tc>
        <w:tc>
          <w:tcPr>
            <w:tcW w:w="1080" w:type="dxa"/>
          </w:tcPr>
          <w:p w14:paraId="7DEB5BDD" w14:textId="37B12384" w:rsidR="00CF4403" w:rsidRPr="009C6982" w:rsidDel="00156477" w:rsidRDefault="00CF4403" w:rsidP="002C6DC0">
            <w:pPr>
              <w:spacing w:line="480" w:lineRule="auto"/>
              <w:jc w:val="center"/>
              <w:pPrChange w:id="930" w:author="Alex" w:date="2015-07-24T19:38:00Z">
                <w:pPr>
                  <w:jc w:val="center"/>
                </w:pPr>
              </w:pPrChange>
            </w:pPr>
            <w:moveFrom w:id="931" w:author="Alex" w:date="2015-07-24T18:57:00Z">
              <w:r w:rsidRPr="009C6982" w:rsidDel="00156477">
                <w:t>0.37</w:t>
              </w:r>
            </w:moveFrom>
          </w:p>
        </w:tc>
        <w:tc>
          <w:tcPr>
            <w:tcW w:w="1058" w:type="dxa"/>
          </w:tcPr>
          <w:p w14:paraId="493031AF" w14:textId="68DD77B0" w:rsidR="00CF4403" w:rsidRPr="009C6982" w:rsidDel="00156477" w:rsidRDefault="00CF4403" w:rsidP="002C6DC0">
            <w:pPr>
              <w:spacing w:line="480" w:lineRule="auto"/>
              <w:jc w:val="center"/>
              <w:pPrChange w:id="932" w:author="Alex" w:date="2015-07-24T19:38:00Z">
                <w:pPr>
                  <w:jc w:val="center"/>
                </w:pPr>
              </w:pPrChange>
            </w:pPr>
            <w:moveFrom w:id="933" w:author="Alex" w:date="2015-07-24T18:57:00Z">
              <w:r w:rsidRPr="009C6982" w:rsidDel="00156477">
                <w:t>0.99</w:t>
              </w:r>
            </w:moveFrom>
          </w:p>
        </w:tc>
      </w:tr>
      <w:tr w:rsidR="00CF4403" w:rsidRPr="009C6982" w:rsidDel="00156477" w14:paraId="2E8FC9A4" w14:textId="7C16C016" w:rsidTr="00CF4403">
        <w:trPr>
          <w:trHeight w:val="255"/>
        </w:trPr>
        <w:tc>
          <w:tcPr>
            <w:tcW w:w="1034" w:type="dxa"/>
          </w:tcPr>
          <w:p w14:paraId="5EEA96C4" w14:textId="202388A6" w:rsidR="00CF4403" w:rsidRPr="009C6982" w:rsidDel="00156477" w:rsidRDefault="00CF4403" w:rsidP="002C6DC0">
            <w:pPr>
              <w:spacing w:line="480" w:lineRule="auto"/>
              <w:jc w:val="center"/>
              <w:pPrChange w:id="934" w:author="Alex" w:date="2015-07-24T19:38:00Z">
                <w:pPr>
                  <w:jc w:val="center"/>
                </w:pPr>
              </w:pPrChange>
            </w:pPr>
            <w:moveFrom w:id="935" w:author="Alex" w:date="2015-07-24T18:57:00Z">
              <w:r w:rsidRPr="009C6982" w:rsidDel="00156477">
                <w:t>ns</w:t>
              </w:r>
            </w:moveFrom>
          </w:p>
        </w:tc>
        <w:tc>
          <w:tcPr>
            <w:tcW w:w="874" w:type="dxa"/>
          </w:tcPr>
          <w:p w14:paraId="68A6BC49" w14:textId="7ACE7AE0" w:rsidR="00CF4403" w:rsidRPr="009C6982" w:rsidDel="00156477" w:rsidRDefault="00CF4403" w:rsidP="002C6DC0">
            <w:pPr>
              <w:spacing w:line="480" w:lineRule="auto"/>
              <w:jc w:val="center"/>
              <w:pPrChange w:id="936" w:author="Alex" w:date="2015-07-24T19:38:00Z">
                <w:pPr>
                  <w:jc w:val="center"/>
                </w:pPr>
              </w:pPrChange>
            </w:pPr>
            <w:moveFrom w:id="937" w:author="Alex" w:date="2015-07-24T18:57:00Z">
              <w:r w:rsidRPr="009C6982" w:rsidDel="00156477">
                <w:t>ns</w:t>
              </w:r>
            </w:moveFrom>
          </w:p>
        </w:tc>
        <w:tc>
          <w:tcPr>
            <w:tcW w:w="900" w:type="dxa"/>
          </w:tcPr>
          <w:p w14:paraId="5F92299D" w14:textId="485BA426" w:rsidR="00CF4403" w:rsidRPr="009C6982" w:rsidDel="00156477" w:rsidRDefault="00CF4403" w:rsidP="002C6DC0">
            <w:pPr>
              <w:spacing w:line="480" w:lineRule="auto"/>
              <w:jc w:val="center"/>
              <w:pPrChange w:id="938" w:author="Alex" w:date="2015-07-24T19:38:00Z">
                <w:pPr>
                  <w:jc w:val="center"/>
                </w:pPr>
              </w:pPrChange>
            </w:pPr>
            <w:moveFrom w:id="939" w:author="Alex" w:date="2015-07-24T18:57:00Z">
              <w:r w:rsidRPr="009C6982" w:rsidDel="00156477">
                <w:t>0.34</w:t>
              </w:r>
            </w:moveFrom>
          </w:p>
        </w:tc>
        <w:tc>
          <w:tcPr>
            <w:tcW w:w="3780" w:type="dxa"/>
          </w:tcPr>
          <w:p w14:paraId="055357DC" w14:textId="0510342E" w:rsidR="00CF4403" w:rsidRPr="009C6982" w:rsidDel="00156477" w:rsidRDefault="00CF4403" w:rsidP="002C6DC0">
            <w:pPr>
              <w:spacing w:line="480" w:lineRule="auto"/>
              <w:pPrChange w:id="940" w:author="Alex" w:date="2015-07-24T19:38:00Z">
                <w:pPr/>
              </w:pPrChange>
            </w:pPr>
            <w:moveFrom w:id="941" w:author="Alex" w:date="2015-07-24T18:57:00Z">
              <w:r w:rsidRPr="009C6982" w:rsidDel="00156477">
                <w:t>Packing around E164 without pNPG</w:t>
              </w:r>
            </w:moveFrom>
          </w:p>
        </w:tc>
        <w:tc>
          <w:tcPr>
            <w:tcW w:w="1080" w:type="dxa"/>
          </w:tcPr>
          <w:p w14:paraId="695E5502" w14:textId="13A028FA" w:rsidR="00CF4403" w:rsidRPr="009C6982" w:rsidDel="00156477" w:rsidRDefault="00CF4403" w:rsidP="002C6DC0">
            <w:pPr>
              <w:spacing w:line="480" w:lineRule="auto"/>
              <w:jc w:val="center"/>
              <w:pPrChange w:id="942" w:author="Alex" w:date="2015-07-24T19:38:00Z">
                <w:pPr>
                  <w:jc w:val="center"/>
                </w:pPr>
              </w:pPrChange>
            </w:pPr>
            <w:moveFrom w:id="943" w:author="Alex" w:date="2015-07-24T18:57:00Z">
              <w:r w:rsidRPr="009C6982" w:rsidDel="00156477">
                <w:t>0.37</w:t>
              </w:r>
            </w:moveFrom>
          </w:p>
        </w:tc>
        <w:tc>
          <w:tcPr>
            <w:tcW w:w="1058" w:type="dxa"/>
          </w:tcPr>
          <w:p w14:paraId="62F00F82" w14:textId="6F8C7FFB" w:rsidR="00CF4403" w:rsidRPr="009C6982" w:rsidDel="00156477" w:rsidRDefault="00CF4403" w:rsidP="002C6DC0">
            <w:pPr>
              <w:spacing w:line="480" w:lineRule="auto"/>
              <w:jc w:val="center"/>
              <w:pPrChange w:id="944" w:author="Alex" w:date="2015-07-24T19:38:00Z">
                <w:pPr>
                  <w:jc w:val="center"/>
                </w:pPr>
              </w:pPrChange>
            </w:pPr>
            <w:moveFrom w:id="945" w:author="Alex" w:date="2015-07-24T18:57:00Z">
              <w:r w:rsidRPr="009C6982" w:rsidDel="00156477">
                <w:t>0.99</w:t>
              </w:r>
            </w:moveFrom>
          </w:p>
        </w:tc>
      </w:tr>
      <w:tr w:rsidR="00CF4403" w:rsidRPr="009C6982" w:rsidDel="00156477" w14:paraId="7442052F" w14:textId="217506B4" w:rsidTr="00CF4403">
        <w:trPr>
          <w:trHeight w:val="255"/>
        </w:trPr>
        <w:tc>
          <w:tcPr>
            <w:tcW w:w="1034" w:type="dxa"/>
          </w:tcPr>
          <w:p w14:paraId="5D376321" w14:textId="52F0826A" w:rsidR="00CF4403" w:rsidRPr="009C6982" w:rsidDel="00156477" w:rsidRDefault="00CF4403" w:rsidP="002C6DC0">
            <w:pPr>
              <w:spacing w:line="480" w:lineRule="auto"/>
              <w:jc w:val="center"/>
              <w:pPrChange w:id="946" w:author="Alex" w:date="2015-07-24T19:38:00Z">
                <w:pPr>
                  <w:jc w:val="center"/>
                </w:pPr>
              </w:pPrChange>
            </w:pPr>
            <w:moveFrom w:id="947" w:author="Alex" w:date="2015-07-24T18:57:00Z">
              <w:r w:rsidRPr="009C6982" w:rsidDel="00156477">
                <w:t>ns</w:t>
              </w:r>
            </w:moveFrom>
          </w:p>
        </w:tc>
        <w:tc>
          <w:tcPr>
            <w:tcW w:w="874" w:type="dxa"/>
          </w:tcPr>
          <w:p w14:paraId="30E2DEED" w14:textId="64766F2F" w:rsidR="00CF4403" w:rsidRPr="009C6982" w:rsidDel="00156477" w:rsidRDefault="00CF4403" w:rsidP="002C6DC0">
            <w:pPr>
              <w:spacing w:line="480" w:lineRule="auto"/>
              <w:jc w:val="center"/>
              <w:pPrChange w:id="948" w:author="Alex" w:date="2015-07-24T19:38:00Z">
                <w:pPr>
                  <w:jc w:val="center"/>
                </w:pPr>
              </w:pPrChange>
            </w:pPr>
            <w:moveFrom w:id="949" w:author="Alex" w:date="2015-07-24T18:57:00Z">
              <w:r w:rsidRPr="009C6982" w:rsidDel="00156477">
                <w:t>ns</w:t>
              </w:r>
            </w:moveFrom>
          </w:p>
        </w:tc>
        <w:tc>
          <w:tcPr>
            <w:tcW w:w="900" w:type="dxa"/>
          </w:tcPr>
          <w:p w14:paraId="0A8F0032" w14:textId="0ABE34D1" w:rsidR="00CF4403" w:rsidRPr="009C6982" w:rsidDel="00156477" w:rsidRDefault="00CF4403" w:rsidP="002C6DC0">
            <w:pPr>
              <w:spacing w:line="480" w:lineRule="auto"/>
              <w:jc w:val="center"/>
              <w:pPrChange w:id="950" w:author="Alex" w:date="2015-07-24T19:38:00Z">
                <w:pPr>
                  <w:jc w:val="center"/>
                </w:pPr>
              </w:pPrChange>
            </w:pPr>
            <w:moveFrom w:id="951" w:author="Alex" w:date="2015-07-24T18:57:00Z">
              <w:r w:rsidRPr="009C6982" w:rsidDel="00156477">
                <w:t>0.38</w:t>
              </w:r>
            </w:moveFrom>
          </w:p>
        </w:tc>
        <w:tc>
          <w:tcPr>
            <w:tcW w:w="3780" w:type="dxa"/>
          </w:tcPr>
          <w:p w14:paraId="2B072654" w14:textId="2AD2233F" w:rsidR="00CF4403" w:rsidRPr="009C6982" w:rsidDel="00156477" w:rsidRDefault="00CF4403" w:rsidP="002C6DC0">
            <w:pPr>
              <w:spacing w:line="480" w:lineRule="auto"/>
              <w:pPrChange w:id="952" w:author="Alex" w:date="2015-07-24T19:38:00Z">
                <w:pPr/>
              </w:pPrChange>
            </w:pPr>
            <w:moveFrom w:id="953" w:author="Alex" w:date="2015-07-24T18:57:00Z">
              <w:r w:rsidRPr="009C6982" w:rsidDel="00156477">
                <w:t>Packing around Y295 without pNPG</w:t>
              </w:r>
            </w:moveFrom>
          </w:p>
        </w:tc>
        <w:tc>
          <w:tcPr>
            <w:tcW w:w="1080" w:type="dxa"/>
          </w:tcPr>
          <w:p w14:paraId="4C5625C7" w14:textId="1EEA2713" w:rsidR="00CF4403" w:rsidRPr="009C6982" w:rsidDel="00156477" w:rsidRDefault="00CF4403" w:rsidP="002C6DC0">
            <w:pPr>
              <w:spacing w:line="480" w:lineRule="auto"/>
              <w:jc w:val="center"/>
              <w:pPrChange w:id="954" w:author="Alex" w:date="2015-07-24T19:38:00Z">
                <w:pPr>
                  <w:jc w:val="center"/>
                </w:pPr>
              </w:pPrChange>
            </w:pPr>
            <w:moveFrom w:id="955" w:author="Alex" w:date="2015-07-24T18:57:00Z">
              <w:r w:rsidRPr="009C6982" w:rsidDel="00156477">
                <w:t>0.34</w:t>
              </w:r>
            </w:moveFrom>
          </w:p>
        </w:tc>
        <w:tc>
          <w:tcPr>
            <w:tcW w:w="1058" w:type="dxa"/>
          </w:tcPr>
          <w:p w14:paraId="1FF42527" w14:textId="7FB36D4C" w:rsidR="00CF4403" w:rsidRPr="009C6982" w:rsidDel="00156477" w:rsidRDefault="00CF4403" w:rsidP="002C6DC0">
            <w:pPr>
              <w:spacing w:line="480" w:lineRule="auto"/>
              <w:jc w:val="center"/>
              <w:pPrChange w:id="956" w:author="Alex" w:date="2015-07-24T19:38:00Z">
                <w:pPr>
                  <w:jc w:val="center"/>
                </w:pPr>
              </w:pPrChange>
            </w:pPr>
            <w:moveFrom w:id="957" w:author="Alex" w:date="2015-07-24T18:57:00Z">
              <w:r w:rsidRPr="009C6982" w:rsidDel="00156477">
                <w:t>0.99</w:t>
              </w:r>
            </w:moveFrom>
          </w:p>
        </w:tc>
      </w:tr>
      <w:tr w:rsidR="00CF4403" w:rsidRPr="009C6982" w:rsidDel="00156477" w14:paraId="6CCBD32C" w14:textId="2684542E" w:rsidTr="00CF4403">
        <w:trPr>
          <w:trHeight w:val="255"/>
        </w:trPr>
        <w:tc>
          <w:tcPr>
            <w:tcW w:w="1034" w:type="dxa"/>
          </w:tcPr>
          <w:p w14:paraId="23CDC8DF" w14:textId="04D615A1" w:rsidR="00CF4403" w:rsidRPr="009C6982" w:rsidDel="00156477" w:rsidRDefault="00CF4403" w:rsidP="002C6DC0">
            <w:pPr>
              <w:spacing w:line="480" w:lineRule="auto"/>
              <w:jc w:val="center"/>
              <w:pPrChange w:id="958" w:author="Alex" w:date="2015-07-24T19:38:00Z">
                <w:pPr>
                  <w:jc w:val="center"/>
                </w:pPr>
              </w:pPrChange>
            </w:pPr>
            <w:moveFrom w:id="959" w:author="Alex" w:date="2015-07-24T18:57:00Z">
              <w:r w:rsidRPr="009C6982" w:rsidDel="00156477">
                <w:t>ns</w:t>
              </w:r>
            </w:moveFrom>
          </w:p>
        </w:tc>
        <w:tc>
          <w:tcPr>
            <w:tcW w:w="874" w:type="dxa"/>
          </w:tcPr>
          <w:p w14:paraId="289FE2F6" w14:textId="72C9C16B" w:rsidR="00CF4403" w:rsidRPr="009C6982" w:rsidDel="00156477" w:rsidRDefault="00CF4403" w:rsidP="002C6DC0">
            <w:pPr>
              <w:spacing w:line="480" w:lineRule="auto"/>
              <w:jc w:val="center"/>
              <w:pPrChange w:id="960" w:author="Alex" w:date="2015-07-24T19:38:00Z">
                <w:pPr>
                  <w:jc w:val="center"/>
                </w:pPr>
              </w:pPrChange>
            </w:pPr>
            <w:moveFrom w:id="961" w:author="Alex" w:date="2015-07-24T18:57:00Z">
              <w:r w:rsidRPr="009C6982" w:rsidDel="00156477">
                <w:t>ns</w:t>
              </w:r>
            </w:moveFrom>
          </w:p>
        </w:tc>
        <w:tc>
          <w:tcPr>
            <w:tcW w:w="900" w:type="dxa"/>
          </w:tcPr>
          <w:p w14:paraId="18D2C9F1" w14:textId="54D20FED" w:rsidR="00CF4403" w:rsidRPr="009C6982" w:rsidDel="00156477" w:rsidRDefault="00CF4403" w:rsidP="002C6DC0">
            <w:pPr>
              <w:spacing w:line="480" w:lineRule="auto"/>
              <w:jc w:val="center"/>
              <w:pPrChange w:id="962" w:author="Alex" w:date="2015-07-24T19:38:00Z">
                <w:pPr>
                  <w:jc w:val="center"/>
                </w:pPr>
              </w:pPrChange>
            </w:pPr>
            <w:moveFrom w:id="963" w:author="Alex" w:date="2015-07-24T18:57:00Z">
              <w:r w:rsidRPr="009C6982" w:rsidDel="00156477">
                <w:t>0.51</w:t>
              </w:r>
            </w:moveFrom>
          </w:p>
        </w:tc>
        <w:tc>
          <w:tcPr>
            <w:tcW w:w="3780" w:type="dxa"/>
          </w:tcPr>
          <w:p w14:paraId="6999DC78" w14:textId="5C47EAFE" w:rsidR="00CF4403" w:rsidRPr="009C6982" w:rsidDel="00156477" w:rsidRDefault="00CF4403" w:rsidP="002C6DC0">
            <w:pPr>
              <w:spacing w:line="480" w:lineRule="auto"/>
              <w:pPrChange w:id="964" w:author="Alex" w:date="2015-07-24T19:38:00Z">
                <w:pPr/>
              </w:pPrChange>
            </w:pPr>
            <w:moveFrom w:id="965" w:author="Alex" w:date="2015-07-24T18:57:00Z">
              <w:r w:rsidRPr="009C6982" w:rsidDel="00156477">
                <w:t>Lennard-Jones repulsion of E164</w:t>
              </w:r>
            </w:moveFrom>
          </w:p>
        </w:tc>
        <w:tc>
          <w:tcPr>
            <w:tcW w:w="1080" w:type="dxa"/>
          </w:tcPr>
          <w:p w14:paraId="4EABD118" w14:textId="2ED25735" w:rsidR="00CF4403" w:rsidRPr="009C6982" w:rsidDel="00156477" w:rsidRDefault="00CF4403" w:rsidP="002C6DC0">
            <w:pPr>
              <w:spacing w:line="480" w:lineRule="auto"/>
              <w:jc w:val="center"/>
              <w:pPrChange w:id="966" w:author="Alex" w:date="2015-07-24T19:38:00Z">
                <w:pPr>
                  <w:jc w:val="center"/>
                </w:pPr>
              </w:pPrChange>
            </w:pPr>
            <w:moveFrom w:id="967" w:author="Alex" w:date="2015-07-24T18:57:00Z">
              <w:r w:rsidRPr="009C6982" w:rsidDel="00156477">
                <w:t>0.83</w:t>
              </w:r>
            </w:moveFrom>
          </w:p>
        </w:tc>
        <w:tc>
          <w:tcPr>
            <w:tcW w:w="1058" w:type="dxa"/>
          </w:tcPr>
          <w:p w14:paraId="308155F8" w14:textId="7B69D7AF" w:rsidR="00CF4403" w:rsidRPr="009C6982" w:rsidDel="00156477" w:rsidRDefault="00CF4403" w:rsidP="002C6DC0">
            <w:pPr>
              <w:spacing w:line="480" w:lineRule="auto"/>
              <w:jc w:val="center"/>
              <w:pPrChange w:id="968" w:author="Alex" w:date="2015-07-24T19:38:00Z">
                <w:pPr>
                  <w:jc w:val="center"/>
                </w:pPr>
              </w:pPrChange>
            </w:pPr>
            <w:moveFrom w:id="969" w:author="Alex" w:date="2015-07-24T18:57:00Z">
              <w:r w:rsidRPr="009C6982" w:rsidDel="00156477">
                <w:t>1.53</w:t>
              </w:r>
            </w:moveFrom>
          </w:p>
        </w:tc>
      </w:tr>
    </w:tbl>
    <w:p w14:paraId="4B96D686" w14:textId="3D9E2913" w:rsidR="00201544" w:rsidDel="00156477" w:rsidRDefault="00201544" w:rsidP="002C6DC0">
      <w:pPr>
        <w:spacing w:line="480" w:lineRule="auto"/>
        <w:pPrChange w:id="970" w:author="Alex" w:date="2015-07-24T19:38:00Z">
          <w:pPr>
            <w:spacing w:line="480" w:lineRule="auto"/>
          </w:pPr>
        </w:pPrChange>
      </w:pPr>
    </w:p>
    <w:p w14:paraId="569DB475" w14:textId="00E743C2" w:rsidR="00DF34E5" w:rsidRPr="00794F66" w:rsidDel="00156477" w:rsidRDefault="00DF34E5" w:rsidP="002C6DC0">
      <w:pPr>
        <w:spacing w:line="480" w:lineRule="auto"/>
        <w:rPr>
          <w:b/>
        </w:rPr>
        <w:pPrChange w:id="971" w:author="Alex" w:date="2015-07-24T19:38:00Z">
          <w:pPr>
            <w:spacing w:line="480" w:lineRule="auto"/>
          </w:pPr>
        </w:pPrChange>
      </w:pPr>
      <w:moveFrom w:id="972" w:author="Alex" w:date="2015-07-24T18:57:00Z">
        <w:r w:rsidRPr="00794F66" w:rsidDel="00156477">
          <w:rPr>
            <w:b/>
          </w:rPr>
          <w:t>Table 1. Most informative structural features predicting each kinetic constant</w:t>
        </w:r>
      </w:moveFrom>
    </w:p>
    <w:p w14:paraId="2BEDDDAD" w14:textId="717F5A38" w:rsidR="000D05AB" w:rsidDel="00156477" w:rsidRDefault="00DF34E5" w:rsidP="002C6DC0">
      <w:pPr>
        <w:spacing w:line="480" w:lineRule="auto"/>
        <w:pPrChange w:id="973" w:author="Alex" w:date="2015-07-24T19:38:00Z">
          <w:pPr>
            <w:spacing w:line="480" w:lineRule="auto"/>
          </w:pPr>
        </w:pPrChange>
      </w:pPr>
      <w:moveFrom w:id="974" w:author="Alex" w:date="2015-07-24T18:57:00Z">
        <w:r w:rsidDel="00156477">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sidDel="00156477">
          <w:rPr>
            <w:i/>
          </w:rPr>
          <w:t>k</w:t>
        </w:r>
        <w:r w:rsidR="004F15C1" w:rsidRPr="00AE71AE" w:rsidDel="00156477">
          <w:rPr>
            <w:vertAlign w:val="subscript"/>
          </w:rPr>
          <w:t>cat</w:t>
        </w:r>
        <w:r w:rsidR="008542E8" w:rsidDel="00156477">
          <w:t>/</w:t>
        </w:r>
        <w:r w:rsidR="004F15C1" w:rsidDel="00156477">
          <w:t>K</w:t>
        </w:r>
        <w:r w:rsidR="004F15C1" w:rsidRPr="004F15C1" w:rsidDel="00156477">
          <w:rPr>
            <w:vertAlign w:val="subscript"/>
          </w:rPr>
          <w:t>M</w:t>
        </w:r>
        <w:r w:rsidDel="00156477">
          <w:t xml:space="preserve">, 8 for </w:t>
        </w:r>
        <w:r w:rsidR="004F15C1" w:rsidRPr="00AE71AE" w:rsidDel="00156477">
          <w:rPr>
            <w:i/>
          </w:rPr>
          <w:t>k</w:t>
        </w:r>
        <w:r w:rsidR="004F15C1" w:rsidRPr="00AE71AE" w:rsidDel="00156477">
          <w:rPr>
            <w:vertAlign w:val="subscript"/>
          </w:rPr>
          <w:t>cat</w:t>
        </w:r>
        <w:r w:rsidDel="00156477">
          <w:t xml:space="preserve">, 10 for </w:t>
        </w:r>
        <w:r w:rsidR="004F15C1" w:rsidDel="00156477">
          <w:t>K</w:t>
        </w:r>
        <w:r w:rsidR="004F15C1" w:rsidRPr="004F15C1" w:rsidDel="00156477">
          <w:rPr>
            <w:vertAlign w:val="subscript"/>
          </w:rPr>
          <w:t>M</w:t>
        </w:r>
        <w:r w:rsidDel="00156477">
          <w:t xml:space="preserve">). </w:t>
        </w:r>
        <w:r w:rsidR="00557C11" w:rsidDel="00156477">
          <w:t>The weights are multiplied by a normalized form of the value (not shown), and can therefore indicate both a positive or negative relationship.</w:t>
        </w:r>
        <w:r w:rsidR="00D611EC" w:rsidDel="00156477">
          <w:t xml:space="preserve"> </w:t>
        </w:r>
        <w:r w:rsidR="00557C11" w:rsidDel="00156477">
          <w:t xml:space="preserve">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rsidDel="00156477">
          <w:t>The relative contribution of each feature in determining the kinetic constant is given as a normalized weight (columns 1-3). Column 4 provides a description of each feature, and columns 5 and 6 show the range of observed values in the training dataset.</w:t>
        </w:r>
        <w:r w:rsidR="00557C11" w:rsidDel="00156477">
          <w:t xml:space="preserve"> </w:t>
        </w:r>
        <w:r w:rsidDel="00156477">
          <w:t xml:space="preserve">The full feature table is available in Supplemental Table </w:t>
        </w:r>
        <w:r w:rsidR="000935EF" w:rsidDel="00156477">
          <w:t>2</w:t>
        </w:r>
        <w:r w:rsidDel="00156477">
          <w:t>.</w:t>
        </w:r>
        <w:r w:rsidR="00AF585E" w:rsidDel="00156477">
          <w:t xml:space="preserve"> </w:t>
        </w:r>
        <w:r w:rsidRPr="005C44A4" w:rsidDel="00156477">
          <w:rPr>
            <w:i/>
          </w:rPr>
          <w:t>ns=featu</w:t>
        </w:r>
        <w:r w:rsidR="00781200" w:rsidRPr="005C44A4" w:rsidDel="00156477">
          <w:rPr>
            <w:i/>
          </w:rPr>
          <w:t>re not selected by the algorithm</w:t>
        </w:r>
      </w:moveFrom>
    </w:p>
    <w:moveFromRangeEnd w:id="742"/>
    <w:p w14:paraId="70BB8EDB" w14:textId="77777777" w:rsidR="00696E24" w:rsidDel="000650B5" w:rsidRDefault="00696E24" w:rsidP="002C6DC0">
      <w:pPr>
        <w:spacing w:line="480" w:lineRule="auto"/>
        <w:rPr>
          <w:del w:id="975" w:author="Alex" w:date="2015-07-24T18:57:00Z"/>
        </w:rPr>
        <w:pPrChange w:id="976" w:author="Alex" w:date="2015-07-24T19:38:00Z">
          <w:pPr>
            <w:spacing w:line="480" w:lineRule="auto"/>
          </w:pPr>
        </w:pPrChange>
      </w:pPr>
    </w:p>
    <w:p w14:paraId="33F080F8" w14:textId="7DA29810" w:rsidR="00696E24" w:rsidRPr="00781200" w:rsidRDefault="00781200" w:rsidP="002C6DC0">
      <w:pPr>
        <w:spacing w:line="480" w:lineRule="auto"/>
        <w:rPr>
          <w:b/>
        </w:rPr>
      </w:pPr>
      <w:r w:rsidRPr="00781200">
        <w:rPr>
          <w:b/>
        </w:rPr>
        <w:t>REFERENCES</w:t>
      </w:r>
    </w:p>
    <w:p w14:paraId="774494D0" w14:textId="77777777" w:rsidR="0028627B" w:rsidRPr="0028627B" w:rsidRDefault="00696E24" w:rsidP="002C6DC0">
      <w:pPr>
        <w:pStyle w:val="EndNoteBibliography"/>
        <w:spacing w:line="480" w:lineRule="auto"/>
        <w:rPr>
          <w:noProof/>
        </w:rPr>
        <w:pPrChange w:id="977" w:author="Alex" w:date="2015-07-24T19:38:00Z">
          <w:pPr>
            <w:pStyle w:val="EndNoteBibliography"/>
          </w:pPr>
        </w:pPrChange>
      </w:pPr>
      <w:r>
        <w:fldChar w:fldCharType="begin"/>
      </w:r>
      <w:r>
        <w:instrText xml:space="preserve"> ADDIN EN.REFLIST </w:instrText>
      </w:r>
      <w:r>
        <w:fldChar w:fldCharType="separate"/>
      </w:r>
      <w:r w:rsidR="0028627B" w:rsidRPr="0028627B">
        <w:rPr>
          <w:noProof/>
        </w:rPr>
        <w:t>1.</w:t>
      </w:r>
      <w:r w:rsidR="0028627B" w:rsidRPr="0028627B">
        <w:rPr>
          <w:noProof/>
        </w:rPr>
        <w:tab/>
        <w:t>Mak WS, Siegel JB. Computational enzyme design: Transitioning from catalytic proteins to enzymes. Current opinion in structural biology. 2014;27:87-94.</w:t>
      </w:r>
    </w:p>
    <w:p w14:paraId="3AB9CF3B" w14:textId="77777777" w:rsidR="0028627B" w:rsidRPr="0028627B" w:rsidRDefault="0028627B" w:rsidP="002C6DC0">
      <w:pPr>
        <w:pStyle w:val="EndNoteBibliography"/>
        <w:spacing w:line="480" w:lineRule="auto"/>
        <w:rPr>
          <w:noProof/>
        </w:rPr>
        <w:pPrChange w:id="978" w:author="Alex" w:date="2015-07-24T19:38:00Z">
          <w:pPr>
            <w:pStyle w:val="EndNoteBibliography"/>
          </w:pPr>
        </w:pPrChange>
      </w:pPr>
      <w:r w:rsidRPr="0028627B">
        <w:rPr>
          <w:noProof/>
        </w:rPr>
        <w:t>2.</w:t>
      </w:r>
      <w:r w:rsidRPr="0028627B">
        <w:rPr>
          <w:noProof/>
        </w:rPr>
        <w:tab/>
        <w:t>Computational protein design enables a novel one-carbon assimilation pathway, (2015).</w:t>
      </w:r>
    </w:p>
    <w:p w14:paraId="3B2327E1" w14:textId="77777777" w:rsidR="0028627B" w:rsidRPr="0028627B" w:rsidRDefault="0028627B" w:rsidP="002C6DC0">
      <w:pPr>
        <w:pStyle w:val="EndNoteBibliography"/>
        <w:spacing w:line="480" w:lineRule="auto"/>
        <w:rPr>
          <w:noProof/>
        </w:rPr>
        <w:pPrChange w:id="979" w:author="Alex" w:date="2015-07-24T19:38:00Z">
          <w:pPr>
            <w:pStyle w:val="EndNoteBibliography"/>
          </w:pPr>
        </w:pPrChange>
      </w:pPr>
      <w:r w:rsidRPr="0028627B">
        <w:rPr>
          <w:noProof/>
        </w:rPr>
        <w:t>3.</w:t>
      </w:r>
      <w:r w:rsidRPr="0028627B">
        <w:rPr>
          <w:noProof/>
        </w:rPr>
        <w:tab/>
        <w:t>Computational tools for designing and engineering enzymes, (2014).</w:t>
      </w:r>
    </w:p>
    <w:p w14:paraId="61E6B531" w14:textId="77777777" w:rsidR="0028627B" w:rsidRPr="0028627B" w:rsidRDefault="0028627B" w:rsidP="002C6DC0">
      <w:pPr>
        <w:pStyle w:val="EndNoteBibliography"/>
        <w:spacing w:line="480" w:lineRule="auto"/>
        <w:rPr>
          <w:rFonts w:hint="eastAsia"/>
          <w:noProof/>
        </w:rPr>
        <w:pPrChange w:id="980" w:author="Alex" w:date="2015-07-24T19:38:00Z">
          <w:pPr>
            <w:pStyle w:val="EndNoteBibliography"/>
          </w:pPr>
        </w:pPrChange>
      </w:pPr>
      <w:r w:rsidRPr="0028627B">
        <w:rPr>
          <w:rFonts w:hint="eastAsia"/>
          <w:noProof/>
        </w:rPr>
        <w:t>4.</w:t>
      </w:r>
      <w:r w:rsidRPr="0028627B">
        <w:rPr>
          <w:rFonts w:hint="eastAsia"/>
          <w:noProof/>
        </w:rPr>
        <w:tab/>
        <w:t xml:space="preserve">Computational Design of an </w:t>
      </w:r>
      <w:r w:rsidRPr="0028627B">
        <w:rPr>
          <w:rFonts w:hint="eastAsia"/>
          <w:noProof/>
        </w:rPr>
        <w:t>α</w:t>
      </w:r>
      <w:r w:rsidRPr="0028627B">
        <w:rPr>
          <w:rFonts w:hint="eastAsia"/>
          <w:noProof/>
        </w:rPr>
        <w:t>-Gliadin Peptidase, (2012).</w:t>
      </w:r>
    </w:p>
    <w:p w14:paraId="30776D5E" w14:textId="77777777" w:rsidR="0028627B" w:rsidRPr="0028627B" w:rsidRDefault="0028627B" w:rsidP="002C6DC0">
      <w:pPr>
        <w:pStyle w:val="EndNoteBibliography"/>
        <w:spacing w:line="480" w:lineRule="auto"/>
        <w:rPr>
          <w:noProof/>
        </w:rPr>
        <w:pPrChange w:id="981" w:author="Alex" w:date="2015-07-24T19:38:00Z">
          <w:pPr>
            <w:pStyle w:val="EndNoteBibliography"/>
          </w:pPr>
        </w:pPrChange>
      </w:pPr>
      <w:r w:rsidRPr="0028627B">
        <w:rPr>
          <w:noProof/>
        </w:rPr>
        <w:t>5.</w:t>
      </w:r>
      <w:r w:rsidRPr="0028627B">
        <w:rPr>
          <w:noProof/>
        </w:rPr>
        <w:tab/>
        <w:t>A Synthetic Recursive “+1” Pathway for Carbon Chain Elongation, (2012).</w:t>
      </w:r>
    </w:p>
    <w:p w14:paraId="2067CD6B" w14:textId="77777777" w:rsidR="0028627B" w:rsidRPr="0028627B" w:rsidRDefault="0028627B" w:rsidP="002C6DC0">
      <w:pPr>
        <w:pStyle w:val="EndNoteBibliography"/>
        <w:spacing w:line="480" w:lineRule="auto"/>
        <w:rPr>
          <w:noProof/>
        </w:rPr>
        <w:pPrChange w:id="982" w:author="Alex" w:date="2015-07-24T19:38:00Z">
          <w:pPr>
            <w:pStyle w:val="EndNoteBibliography"/>
          </w:pPr>
        </w:pPrChange>
      </w:pPr>
      <w:r w:rsidRPr="0028627B">
        <w:rPr>
          <w:noProof/>
        </w:rPr>
        <w:t>6.</w:t>
      </w:r>
      <w:r w:rsidRPr="0028627B">
        <w:rPr>
          <w:noProof/>
        </w:rPr>
        <w:tab/>
        <w:t>Computational redesign of a mononuclear zinc metalloenzyme for organophosphate hydrolysis, (2012).</w:t>
      </w:r>
    </w:p>
    <w:p w14:paraId="52A3B502" w14:textId="77777777" w:rsidR="0028627B" w:rsidRPr="0028627B" w:rsidRDefault="0028627B" w:rsidP="002C6DC0">
      <w:pPr>
        <w:pStyle w:val="EndNoteBibliography"/>
        <w:spacing w:line="480" w:lineRule="auto"/>
        <w:rPr>
          <w:noProof/>
        </w:rPr>
        <w:pPrChange w:id="983" w:author="Alex" w:date="2015-07-24T19:38:00Z">
          <w:pPr>
            <w:pStyle w:val="EndNoteBibliography"/>
          </w:pPr>
        </w:pPrChange>
      </w:pPr>
      <w:r w:rsidRPr="0028627B">
        <w:rPr>
          <w:noProof/>
        </w:rPr>
        <w:t>7.</w:t>
      </w:r>
      <w:r w:rsidRPr="0028627B">
        <w:rPr>
          <w:noProof/>
        </w:rPr>
        <w:tab/>
        <w:t>Kumar MS, Bava KA, Gromiha MM, Prabakaran P, Kitajima K, Uedaira H, et al. ProTherm and ProNIT: thermodynamic databases for proteins and protein–nucleic acid interactions. Nucleic Acids Research. 2006;34(suppl 1):D204-D6.</w:t>
      </w:r>
    </w:p>
    <w:p w14:paraId="2D4FD07F" w14:textId="77777777" w:rsidR="0028627B" w:rsidRPr="0028627B" w:rsidRDefault="0028627B" w:rsidP="002C6DC0">
      <w:pPr>
        <w:pStyle w:val="EndNoteBibliography"/>
        <w:spacing w:line="480" w:lineRule="auto"/>
        <w:rPr>
          <w:rFonts w:hint="eastAsia"/>
          <w:noProof/>
        </w:rPr>
        <w:pPrChange w:id="984" w:author="Alex" w:date="2015-07-24T19:38:00Z">
          <w:pPr>
            <w:pStyle w:val="EndNoteBibliography"/>
          </w:pPr>
        </w:pPrChange>
      </w:pPr>
      <w:r w:rsidRPr="0028627B">
        <w:rPr>
          <w:rFonts w:hint="eastAsia"/>
          <w:noProof/>
        </w:rPr>
        <w:t>8.</w:t>
      </w:r>
      <w:r w:rsidRPr="0028627B">
        <w:rPr>
          <w:rFonts w:hint="eastAsia"/>
          <w:noProof/>
        </w:rPr>
        <w:tab/>
        <w:t>Kellogg EH, Leaver</w:t>
      </w:r>
      <w:r w:rsidRPr="0028627B">
        <w:rPr>
          <w:rFonts w:hint="eastAsia"/>
          <w:noProof/>
        </w:rPr>
        <w:t>‐</w:t>
      </w:r>
      <w:r w:rsidRPr="0028627B">
        <w:rPr>
          <w:rFonts w:hint="eastAsia"/>
          <w:noProof/>
        </w:rPr>
        <w:t>Fay A, Baker D. Role of conformational sampling in computing mutation</w:t>
      </w:r>
      <w:r w:rsidRPr="0028627B">
        <w:rPr>
          <w:rFonts w:hint="eastAsia"/>
          <w:noProof/>
        </w:rPr>
        <w:t>‐</w:t>
      </w:r>
      <w:r w:rsidRPr="0028627B">
        <w:rPr>
          <w:rFonts w:hint="eastAsia"/>
          <w:noProof/>
        </w:rPr>
        <w:t>induced changes in protein structure and stability. Proteins: Structure, Function, and Bioinformatics. 2011;79(3):830-8.</w:t>
      </w:r>
    </w:p>
    <w:p w14:paraId="4142B386" w14:textId="77777777" w:rsidR="0028627B" w:rsidRPr="0028627B" w:rsidRDefault="0028627B" w:rsidP="002C6DC0">
      <w:pPr>
        <w:pStyle w:val="EndNoteBibliography"/>
        <w:spacing w:line="480" w:lineRule="auto"/>
        <w:rPr>
          <w:noProof/>
        </w:rPr>
        <w:pPrChange w:id="985" w:author="Alex" w:date="2015-07-24T19:38:00Z">
          <w:pPr>
            <w:pStyle w:val="EndNoteBibliography"/>
          </w:pPr>
        </w:pPrChange>
      </w:pPr>
      <w:r w:rsidRPr="0028627B">
        <w:rPr>
          <w:noProof/>
        </w:rPr>
        <w:t>9.</w:t>
      </w:r>
      <w:r w:rsidRPr="0028627B">
        <w:rPr>
          <w:noProof/>
        </w:rPr>
        <w:tab/>
        <w:t>Guerois R, Nielsen JE, Serrano L. Predicting changes in the stability of proteins and protein complexes: a study of more than 1000 mutations. Journal of molecular biology. 2002;320(2):369-87.</w:t>
      </w:r>
    </w:p>
    <w:p w14:paraId="7BBCFB21" w14:textId="77777777" w:rsidR="0028627B" w:rsidRPr="0028627B" w:rsidRDefault="0028627B" w:rsidP="002C6DC0">
      <w:pPr>
        <w:pStyle w:val="EndNoteBibliography"/>
        <w:spacing w:line="480" w:lineRule="auto"/>
        <w:rPr>
          <w:noProof/>
        </w:rPr>
        <w:pPrChange w:id="986" w:author="Alex" w:date="2015-07-24T19:38:00Z">
          <w:pPr>
            <w:pStyle w:val="EndNoteBibliography"/>
          </w:pPr>
        </w:pPrChange>
      </w:pPr>
      <w:r w:rsidRPr="0028627B">
        <w:rPr>
          <w:noProof/>
        </w:rPr>
        <w:t>10.</w:t>
      </w:r>
      <w:r w:rsidRPr="0028627B">
        <w:rPr>
          <w:noProof/>
        </w:rPr>
        <w:tab/>
        <w:t>Minshull J, Ness JE, Gustafsson C, Govindarajan S. Predicting enzyme function from protein sequence. Current Opinion in Chemical Biology. 2005;9(2):202-9.</w:t>
      </w:r>
    </w:p>
    <w:p w14:paraId="6A851B4D" w14:textId="77777777" w:rsidR="0028627B" w:rsidRPr="0028627B" w:rsidRDefault="0028627B" w:rsidP="002C6DC0">
      <w:pPr>
        <w:pStyle w:val="EndNoteBibliography"/>
        <w:spacing w:line="480" w:lineRule="auto"/>
        <w:rPr>
          <w:noProof/>
        </w:rPr>
        <w:pPrChange w:id="987" w:author="Alex" w:date="2015-07-24T19:38:00Z">
          <w:pPr>
            <w:pStyle w:val="EndNoteBibliography"/>
          </w:pPr>
        </w:pPrChange>
      </w:pPr>
      <w:r w:rsidRPr="0028627B">
        <w:rPr>
          <w:noProof/>
        </w:rPr>
        <w:t>11.</w:t>
      </w:r>
      <w:r w:rsidRPr="0028627B">
        <w:rPr>
          <w:noProof/>
        </w:rPr>
        <w:tab/>
        <w:t>Govindarajan S, Mannervik B, Silverman JA, Wright K, Regitsky D, Hegazy U, et al. Mapping of amino acid substitutions conferring herbicide resistance in wheat glutathione transferase. ACS synthetic biology. 2014;4(3):221-7.</w:t>
      </w:r>
    </w:p>
    <w:p w14:paraId="21B77E5F" w14:textId="77777777" w:rsidR="0028627B" w:rsidRPr="0028627B" w:rsidRDefault="0028627B" w:rsidP="002C6DC0">
      <w:pPr>
        <w:pStyle w:val="EndNoteBibliography"/>
        <w:spacing w:line="480" w:lineRule="auto"/>
        <w:rPr>
          <w:noProof/>
        </w:rPr>
        <w:pPrChange w:id="988" w:author="Alex" w:date="2015-07-24T19:38:00Z">
          <w:pPr>
            <w:pStyle w:val="EndNoteBibliography"/>
          </w:pPr>
        </w:pPrChange>
      </w:pPr>
      <w:r w:rsidRPr="0028627B">
        <w:rPr>
          <w:noProof/>
        </w:rPr>
        <w:t>12.</w:t>
      </w:r>
      <w:r w:rsidRPr="0028627B">
        <w:rPr>
          <w:noProof/>
        </w:rPr>
        <w:tab/>
        <w:t>Liao J, Warmuth MK, Govindarajan S, Ness JE, Wang RP, Gustafsson C, et al. Engineering proteinase K using machine learning and synthetic genes. BMC biotechnology. 2007;7(1):16.</w:t>
      </w:r>
    </w:p>
    <w:p w14:paraId="56FE531D" w14:textId="77777777" w:rsidR="0028627B" w:rsidRPr="0028627B" w:rsidRDefault="0028627B" w:rsidP="002C6DC0">
      <w:pPr>
        <w:pStyle w:val="EndNoteBibliography"/>
        <w:spacing w:line="480" w:lineRule="auto"/>
        <w:rPr>
          <w:noProof/>
        </w:rPr>
        <w:pPrChange w:id="989" w:author="Alex" w:date="2015-07-24T19:38:00Z">
          <w:pPr>
            <w:pStyle w:val="EndNoteBibliography"/>
          </w:pPr>
        </w:pPrChange>
      </w:pPr>
      <w:r w:rsidRPr="0028627B">
        <w:rPr>
          <w:noProof/>
        </w:rPr>
        <w:t>13.</w:t>
      </w:r>
      <w:r w:rsidRPr="0028627B">
        <w:rPr>
          <w:noProof/>
        </w:rPr>
        <w:tab/>
        <w:t>Romero PA, Tran TM, Abate AR. Dissecting enzyme function with microfluidic-based deep mutational scanning. Proceedings of the National Academy of Sciences. 2015:201422285.</w:t>
      </w:r>
    </w:p>
    <w:p w14:paraId="2894FC3F" w14:textId="77777777" w:rsidR="0028627B" w:rsidRPr="0028627B" w:rsidRDefault="0028627B" w:rsidP="002C6DC0">
      <w:pPr>
        <w:pStyle w:val="EndNoteBibliography"/>
        <w:spacing w:line="480" w:lineRule="auto"/>
        <w:rPr>
          <w:noProof/>
        </w:rPr>
        <w:pPrChange w:id="990" w:author="Alex" w:date="2015-07-24T19:38:00Z">
          <w:pPr>
            <w:pStyle w:val="EndNoteBibliography"/>
          </w:pPr>
        </w:pPrChange>
      </w:pPr>
      <w:r w:rsidRPr="0028627B">
        <w:rPr>
          <w:rFonts w:hint="eastAsia"/>
          <w:noProof/>
        </w:rPr>
        <w:t>14.</w:t>
      </w:r>
      <w:r w:rsidRPr="0028627B">
        <w:rPr>
          <w:rFonts w:hint="eastAsia"/>
          <w:noProof/>
        </w:rPr>
        <w:tab/>
        <w:t xml:space="preserve">Stiffler MA, Hekstra DR, Ranganathan R. Evolvability as a Function of Purifying Selection in TEM-1 </w:t>
      </w:r>
      <w:r w:rsidRPr="0028627B">
        <w:rPr>
          <w:rFonts w:hint="eastAsia"/>
          <w:noProof/>
        </w:rPr>
        <w:t>β</w:t>
      </w:r>
      <w:r w:rsidRPr="0028627B">
        <w:rPr>
          <w:rFonts w:hint="eastAsia"/>
          <w:noProof/>
        </w:rPr>
        <w:t>-Lactamas</w:t>
      </w:r>
      <w:r w:rsidRPr="0028627B">
        <w:rPr>
          <w:noProof/>
        </w:rPr>
        <w:t>e. Cell. 2015;160(5):882-92.</w:t>
      </w:r>
    </w:p>
    <w:p w14:paraId="1D0D543B" w14:textId="77777777" w:rsidR="0028627B" w:rsidRPr="0028627B" w:rsidRDefault="0028627B" w:rsidP="002C6DC0">
      <w:pPr>
        <w:pStyle w:val="EndNoteBibliography"/>
        <w:spacing w:line="480" w:lineRule="auto"/>
        <w:rPr>
          <w:rFonts w:hint="eastAsia"/>
          <w:noProof/>
        </w:rPr>
        <w:pPrChange w:id="991" w:author="Alex" w:date="2015-07-24T19:38:00Z">
          <w:pPr>
            <w:pStyle w:val="EndNoteBibliography"/>
          </w:pPr>
        </w:pPrChange>
      </w:pPr>
      <w:r w:rsidRPr="0028627B">
        <w:rPr>
          <w:rFonts w:hint="eastAsia"/>
          <w:noProof/>
        </w:rPr>
        <w:t>15.</w:t>
      </w:r>
      <w:r w:rsidRPr="0028627B">
        <w:rPr>
          <w:rFonts w:hint="eastAsia"/>
          <w:noProof/>
        </w:rPr>
        <w:tab/>
        <w:t xml:space="preserve">Crystal Structures of Paenibacillus polymyxa </w:t>
      </w:r>
      <w:r w:rsidRPr="0028627B">
        <w:rPr>
          <w:rFonts w:hint="eastAsia"/>
          <w:noProof/>
        </w:rPr>
        <w:t>β</w:t>
      </w:r>
      <w:r w:rsidRPr="0028627B">
        <w:rPr>
          <w:rFonts w:hint="eastAsia"/>
          <w:noProof/>
        </w:rPr>
        <w:t>-Glucosidase B Complexes Reveal the Molecular Basis of Substrate Specificity and Give New Insights into the Catalytic Machinery of Family I Glycosidases, (2007).</w:t>
      </w:r>
    </w:p>
    <w:p w14:paraId="3524D705" w14:textId="77777777" w:rsidR="0028627B" w:rsidRPr="0028627B" w:rsidRDefault="0028627B" w:rsidP="002C6DC0">
      <w:pPr>
        <w:pStyle w:val="EndNoteBibliography"/>
        <w:spacing w:line="480" w:lineRule="auto"/>
        <w:rPr>
          <w:noProof/>
        </w:rPr>
        <w:pPrChange w:id="992" w:author="Alex" w:date="2015-07-24T19:38:00Z">
          <w:pPr>
            <w:pStyle w:val="EndNoteBibliography"/>
          </w:pPr>
        </w:pPrChange>
      </w:pPr>
      <w:r w:rsidRPr="0028627B">
        <w:rPr>
          <w:noProof/>
        </w:rPr>
        <w:t>16.</w:t>
      </w:r>
      <w:r w:rsidRPr="0028627B">
        <w:rPr>
          <w:noProof/>
        </w:rPr>
        <w:tab/>
        <w:t>DeLano WL. The PyMOL molecular graphics system. 2002.</w:t>
      </w:r>
    </w:p>
    <w:p w14:paraId="452A541B" w14:textId="77777777" w:rsidR="0028627B" w:rsidRPr="0028627B" w:rsidRDefault="0028627B" w:rsidP="002C6DC0">
      <w:pPr>
        <w:pStyle w:val="EndNoteBibliography"/>
        <w:spacing w:line="480" w:lineRule="auto"/>
        <w:rPr>
          <w:noProof/>
        </w:rPr>
        <w:pPrChange w:id="993" w:author="Alex" w:date="2015-07-24T19:38:00Z">
          <w:pPr>
            <w:pStyle w:val="EndNoteBibliography"/>
          </w:pPr>
        </w:pPrChange>
      </w:pPr>
      <w:r w:rsidRPr="0028627B">
        <w:rPr>
          <w:noProof/>
        </w:rPr>
        <w:t>17.</w:t>
      </w:r>
      <w:r w:rsidRPr="0028627B">
        <w:rPr>
          <w:noProof/>
        </w:rPr>
        <w:tab/>
        <w:t>Rye CS, Withers SG. Glycosidase mechanisms. Current opinion in chemical biology. 2000;4(5):573-80.</w:t>
      </w:r>
    </w:p>
    <w:p w14:paraId="773F04E5" w14:textId="77777777" w:rsidR="0028627B" w:rsidRPr="0028627B" w:rsidRDefault="0028627B" w:rsidP="002C6DC0">
      <w:pPr>
        <w:pStyle w:val="EndNoteBibliography"/>
        <w:spacing w:line="480" w:lineRule="auto"/>
        <w:rPr>
          <w:noProof/>
        </w:rPr>
        <w:pPrChange w:id="994" w:author="Alex" w:date="2015-07-24T19:38:00Z">
          <w:pPr>
            <w:pStyle w:val="EndNoteBibliography"/>
          </w:pPr>
        </w:pPrChange>
      </w:pPr>
      <w:r w:rsidRPr="0028627B">
        <w:rPr>
          <w:noProof/>
        </w:rPr>
        <w:t>18.</w:t>
      </w:r>
      <w:r w:rsidRPr="0028627B">
        <w:rPr>
          <w:noProof/>
        </w:rPr>
        <w:tab/>
        <w:t>Wu SJ, Eiben CB, Carra JH, Huang I, Zong D, Liu P, et al. Improvement of a potential anthrax therapeutic by computational protein design. Journal of Biological Chemistry. 2011;286(37):32586-92.</w:t>
      </w:r>
    </w:p>
    <w:p w14:paraId="22AF71A7" w14:textId="77777777" w:rsidR="0028627B" w:rsidRPr="0028627B" w:rsidRDefault="0028627B" w:rsidP="002C6DC0">
      <w:pPr>
        <w:pStyle w:val="EndNoteBibliography"/>
        <w:spacing w:line="480" w:lineRule="auto"/>
        <w:rPr>
          <w:noProof/>
        </w:rPr>
        <w:pPrChange w:id="995" w:author="Alex" w:date="2015-07-24T19:38:00Z">
          <w:pPr>
            <w:pStyle w:val="EndNoteBibliography"/>
          </w:pPr>
        </w:pPrChange>
      </w:pPr>
      <w:r w:rsidRPr="0028627B">
        <w:rPr>
          <w:noProof/>
        </w:rPr>
        <w:t>19.</w:t>
      </w:r>
      <w:r w:rsidRPr="0028627B">
        <w:rPr>
          <w:noProof/>
        </w:rPr>
        <w:tab/>
        <w:t>Kunkel TA. Rapid and efficient site-specific mutagenesis without phenotypic selection. Proceedings of the National Academy of Sciences. 1985;82(2):488-92.</w:t>
      </w:r>
    </w:p>
    <w:p w14:paraId="216C2D1A" w14:textId="77777777" w:rsidR="0028627B" w:rsidRPr="0028627B" w:rsidRDefault="0028627B" w:rsidP="002C6DC0">
      <w:pPr>
        <w:pStyle w:val="EndNoteBibliography"/>
        <w:spacing w:line="480" w:lineRule="auto"/>
        <w:rPr>
          <w:noProof/>
        </w:rPr>
        <w:pPrChange w:id="996" w:author="Alex" w:date="2015-07-24T19:38:00Z">
          <w:pPr>
            <w:pStyle w:val="EndNoteBibliography"/>
          </w:pPr>
        </w:pPrChange>
      </w:pPr>
      <w:r w:rsidRPr="0028627B">
        <w:rPr>
          <w:noProof/>
        </w:rPr>
        <w:t>20.</w:t>
      </w:r>
      <w:r w:rsidRPr="0028627B">
        <w:rPr>
          <w:noProof/>
        </w:rPr>
        <w:tab/>
        <w:t>Fersht A. Structure and Mechanism in Protein Science. A Guide to Enzyme Catalysis and Protein Folding: Macmillan; 1999. p. 631.</w:t>
      </w:r>
    </w:p>
    <w:p w14:paraId="18C11070" w14:textId="77777777" w:rsidR="0028627B" w:rsidRPr="0028627B" w:rsidRDefault="0028627B" w:rsidP="002C6DC0">
      <w:pPr>
        <w:pStyle w:val="EndNoteBibliography"/>
        <w:spacing w:line="480" w:lineRule="auto"/>
        <w:rPr>
          <w:noProof/>
        </w:rPr>
        <w:pPrChange w:id="997" w:author="Alex" w:date="2015-07-24T19:38:00Z">
          <w:pPr>
            <w:pStyle w:val="EndNoteBibliography"/>
          </w:pPr>
        </w:pPrChange>
      </w:pPr>
      <w:r w:rsidRPr="0028627B">
        <w:rPr>
          <w:noProof/>
        </w:rPr>
        <w:t>21.</w:t>
      </w:r>
      <w:r w:rsidRPr="0028627B">
        <w:rPr>
          <w:noProof/>
        </w:rPr>
        <w:tab/>
        <w:t>Electrostatic basis for enzyme catalysis, (2006).</w:t>
      </w:r>
    </w:p>
    <w:p w14:paraId="5FB7CDD4" w14:textId="77777777" w:rsidR="0028627B" w:rsidRPr="0028627B" w:rsidRDefault="0028627B" w:rsidP="002C6DC0">
      <w:pPr>
        <w:pStyle w:val="EndNoteBibliography"/>
        <w:spacing w:line="480" w:lineRule="auto"/>
        <w:rPr>
          <w:noProof/>
        </w:rPr>
        <w:pPrChange w:id="998" w:author="Alex" w:date="2015-07-24T19:38:00Z">
          <w:pPr>
            <w:pStyle w:val="EndNoteBibliography"/>
          </w:pPr>
        </w:pPrChange>
      </w:pPr>
      <w:r w:rsidRPr="0028627B">
        <w:rPr>
          <w:noProof/>
        </w:rPr>
        <w:t>22.</w:t>
      </w:r>
      <w:r w:rsidRPr="0028627B">
        <w:rPr>
          <w:noProof/>
        </w:rPr>
        <w:tab/>
        <w:t>Fersht A. Structure and mechanism in protein science: a guide to enzyme catalysis and protein folding: Macmillan; 1999.</w:t>
      </w:r>
    </w:p>
    <w:p w14:paraId="669F9CCE" w14:textId="77777777" w:rsidR="0028627B" w:rsidRPr="0028627B" w:rsidRDefault="0028627B" w:rsidP="002C6DC0">
      <w:pPr>
        <w:pStyle w:val="EndNoteBibliography"/>
        <w:spacing w:line="480" w:lineRule="auto"/>
        <w:rPr>
          <w:noProof/>
        </w:rPr>
        <w:pPrChange w:id="999" w:author="Alex" w:date="2015-07-24T19:38:00Z">
          <w:pPr>
            <w:pStyle w:val="EndNoteBibliography"/>
          </w:pPr>
        </w:pPrChange>
      </w:pPr>
      <w:r w:rsidRPr="0028627B">
        <w:rPr>
          <w:noProof/>
        </w:rPr>
        <w:t>23.</w:t>
      </w:r>
      <w:r w:rsidRPr="0028627B">
        <w:rPr>
          <w:noProof/>
        </w:rPr>
        <w:tab/>
        <w:t>McCarter JD, Withers SG. Mechanisms of enzymatic glycoside hydrolysis. Curr Opin Struct Biol. 1994;4(6):885-92.</w:t>
      </w:r>
    </w:p>
    <w:p w14:paraId="4B2A268D" w14:textId="77777777" w:rsidR="0028627B" w:rsidRPr="0028627B" w:rsidRDefault="0028627B" w:rsidP="002C6DC0">
      <w:pPr>
        <w:pStyle w:val="EndNoteBibliography"/>
        <w:spacing w:line="480" w:lineRule="auto"/>
        <w:rPr>
          <w:noProof/>
        </w:rPr>
        <w:pPrChange w:id="1000" w:author="Alex" w:date="2015-07-24T19:38:00Z">
          <w:pPr>
            <w:pStyle w:val="EndNoteBibliography"/>
          </w:pPr>
        </w:pPrChange>
      </w:pPr>
      <w:r w:rsidRPr="0028627B">
        <w:rPr>
          <w:noProof/>
        </w:rPr>
        <w:t>24.</w:t>
      </w:r>
      <w:r w:rsidRPr="0028627B">
        <w:rPr>
          <w:noProof/>
        </w:rPr>
        <w:tab/>
        <w:t>Mesecar AD, Stoddard BL, Koshland DE, Jr. Orbital steering in the catalytic power of enzymes: small structural changes with large catalytic consequences. Science (New York, NY). 1997;277(5323):202-6.</w:t>
      </w:r>
    </w:p>
    <w:p w14:paraId="7C428E54" w14:textId="77777777" w:rsidR="0028627B" w:rsidRPr="0028627B" w:rsidRDefault="0028627B" w:rsidP="002C6DC0">
      <w:pPr>
        <w:pStyle w:val="EndNoteBibliography"/>
        <w:spacing w:line="480" w:lineRule="auto"/>
        <w:rPr>
          <w:noProof/>
        </w:rPr>
        <w:pPrChange w:id="1001" w:author="Alex" w:date="2015-07-24T19:38:00Z">
          <w:pPr>
            <w:pStyle w:val="EndNoteBibliography"/>
          </w:pPr>
        </w:pPrChange>
      </w:pPr>
      <w:r w:rsidRPr="0028627B">
        <w:rPr>
          <w:noProof/>
        </w:rPr>
        <w:t>25.</w:t>
      </w:r>
      <w:r w:rsidRPr="0028627B">
        <w:rPr>
          <w:noProof/>
        </w:rPr>
        <w:tab/>
        <w:t>Extensive site-directed mutagenesis reveals interconnected functional units in the Alkaline Phosphatase active site, (2015).</w:t>
      </w:r>
    </w:p>
    <w:p w14:paraId="2851ABB6" w14:textId="77777777" w:rsidR="0028627B" w:rsidRPr="0028627B" w:rsidRDefault="0028627B" w:rsidP="002C6DC0">
      <w:pPr>
        <w:pStyle w:val="EndNoteBibliography"/>
        <w:spacing w:line="480" w:lineRule="auto"/>
        <w:rPr>
          <w:noProof/>
        </w:rPr>
        <w:pPrChange w:id="1002" w:author="Alex" w:date="2015-07-24T19:38:00Z">
          <w:pPr>
            <w:pStyle w:val="EndNoteBibliography"/>
          </w:pPr>
        </w:pPrChange>
      </w:pPr>
      <w:r w:rsidRPr="0028627B">
        <w:rPr>
          <w:noProof/>
        </w:rPr>
        <w:t>26.</w:t>
      </w:r>
      <w:r w:rsidRPr="0028627B">
        <w:rPr>
          <w:noProof/>
        </w:rPr>
        <w:tab/>
        <w:t>Gibson DG, Young L, Chuang R-Y, Venter JC, Hutchison CA, Smith HO. Enzymatic assembly of DNA molecules up to several hundred kilobases. Nature methods. 2009;6(5):343-5.</w:t>
      </w:r>
    </w:p>
    <w:p w14:paraId="5F5E00A0" w14:textId="63BB6D01"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0&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item&gt;36&lt;/item&gt;&lt;item&gt;37&lt;/item&gt;&lt;item&gt;38&lt;/item&gt;&lt;item&gt;39&lt;/item&gt;&lt;/record-ids&gt;&lt;/item&gt;&lt;/Libraries&gt;"/>
  </w:docVars>
  <w:rsids>
    <w:rsidRoot w:val="00DF34E5"/>
    <w:rsid w:val="0000171F"/>
    <w:rsid w:val="0001221D"/>
    <w:rsid w:val="00014BDA"/>
    <w:rsid w:val="0002524B"/>
    <w:rsid w:val="00031D61"/>
    <w:rsid w:val="00045EB9"/>
    <w:rsid w:val="00052C31"/>
    <w:rsid w:val="000650B5"/>
    <w:rsid w:val="00077F77"/>
    <w:rsid w:val="000821C2"/>
    <w:rsid w:val="00086851"/>
    <w:rsid w:val="000903CE"/>
    <w:rsid w:val="000935EF"/>
    <w:rsid w:val="000955ED"/>
    <w:rsid w:val="000A18D3"/>
    <w:rsid w:val="000C62FC"/>
    <w:rsid w:val="000D05AB"/>
    <w:rsid w:val="000D16BA"/>
    <w:rsid w:val="000E4A77"/>
    <w:rsid w:val="000E5CDA"/>
    <w:rsid w:val="001112F9"/>
    <w:rsid w:val="00114C36"/>
    <w:rsid w:val="00132354"/>
    <w:rsid w:val="00136DDD"/>
    <w:rsid w:val="00145E5E"/>
    <w:rsid w:val="00152501"/>
    <w:rsid w:val="00156477"/>
    <w:rsid w:val="00186323"/>
    <w:rsid w:val="00190869"/>
    <w:rsid w:val="00190EC3"/>
    <w:rsid w:val="00197777"/>
    <w:rsid w:val="001A2DA7"/>
    <w:rsid w:val="001C54BB"/>
    <w:rsid w:val="001D53D8"/>
    <w:rsid w:val="001F1063"/>
    <w:rsid w:val="001F22B9"/>
    <w:rsid w:val="00201544"/>
    <w:rsid w:val="00224C00"/>
    <w:rsid w:val="00226CF0"/>
    <w:rsid w:val="00245378"/>
    <w:rsid w:val="002510CC"/>
    <w:rsid w:val="0026341F"/>
    <w:rsid w:val="00272363"/>
    <w:rsid w:val="00284FAA"/>
    <w:rsid w:val="0028627B"/>
    <w:rsid w:val="002866B9"/>
    <w:rsid w:val="00291C66"/>
    <w:rsid w:val="002A23EA"/>
    <w:rsid w:val="002C6335"/>
    <w:rsid w:val="002C6DC0"/>
    <w:rsid w:val="002D7F81"/>
    <w:rsid w:val="002E280D"/>
    <w:rsid w:val="00312061"/>
    <w:rsid w:val="00314013"/>
    <w:rsid w:val="00325684"/>
    <w:rsid w:val="00342F97"/>
    <w:rsid w:val="003451AD"/>
    <w:rsid w:val="00354AFE"/>
    <w:rsid w:val="00354D86"/>
    <w:rsid w:val="00383E10"/>
    <w:rsid w:val="00393445"/>
    <w:rsid w:val="003A31D2"/>
    <w:rsid w:val="003B2366"/>
    <w:rsid w:val="003D3114"/>
    <w:rsid w:val="003E150D"/>
    <w:rsid w:val="003F0B2D"/>
    <w:rsid w:val="003F15E3"/>
    <w:rsid w:val="0040061F"/>
    <w:rsid w:val="0041704D"/>
    <w:rsid w:val="00457A0B"/>
    <w:rsid w:val="00491D69"/>
    <w:rsid w:val="004A0EB9"/>
    <w:rsid w:val="004A2BB3"/>
    <w:rsid w:val="004A39CD"/>
    <w:rsid w:val="004A477D"/>
    <w:rsid w:val="004A52E3"/>
    <w:rsid w:val="004D15E9"/>
    <w:rsid w:val="004F15C1"/>
    <w:rsid w:val="005003CC"/>
    <w:rsid w:val="005061E7"/>
    <w:rsid w:val="00514702"/>
    <w:rsid w:val="00515B0C"/>
    <w:rsid w:val="005352D3"/>
    <w:rsid w:val="005439F6"/>
    <w:rsid w:val="00557C11"/>
    <w:rsid w:val="005625F4"/>
    <w:rsid w:val="00570E75"/>
    <w:rsid w:val="00574C91"/>
    <w:rsid w:val="005815CD"/>
    <w:rsid w:val="00593244"/>
    <w:rsid w:val="00593989"/>
    <w:rsid w:val="005B66AF"/>
    <w:rsid w:val="005C3091"/>
    <w:rsid w:val="005C3C83"/>
    <w:rsid w:val="005C44A4"/>
    <w:rsid w:val="005D02D5"/>
    <w:rsid w:val="005D2F49"/>
    <w:rsid w:val="006004D1"/>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4E14"/>
    <w:rsid w:val="007D70EE"/>
    <w:rsid w:val="007E15D8"/>
    <w:rsid w:val="007E6A5B"/>
    <w:rsid w:val="007F744E"/>
    <w:rsid w:val="00821017"/>
    <w:rsid w:val="008236FF"/>
    <w:rsid w:val="0084174E"/>
    <w:rsid w:val="00841818"/>
    <w:rsid w:val="00850A66"/>
    <w:rsid w:val="008542E8"/>
    <w:rsid w:val="008752E2"/>
    <w:rsid w:val="008C36CB"/>
    <w:rsid w:val="008C588E"/>
    <w:rsid w:val="008E17CB"/>
    <w:rsid w:val="008F0D45"/>
    <w:rsid w:val="00920108"/>
    <w:rsid w:val="00922CB6"/>
    <w:rsid w:val="00927A5F"/>
    <w:rsid w:val="00955701"/>
    <w:rsid w:val="00957C69"/>
    <w:rsid w:val="00961C7B"/>
    <w:rsid w:val="009650B2"/>
    <w:rsid w:val="00971858"/>
    <w:rsid w:val="00977C49"/>
    <w:rsid w:val="00981B20"/>
    <w:rsid w:val="00995751"/>
    <w:rsid w:val="009B3CF7"/>
    <w:rsid w:val="009C31AA"/>
    <w:rsid w:val="009C51D9"/>
    <w:rsid w:val="009E2237"/>
    <w:rsid w:val="009E3F2F"/>
    <w:rsid w:val="009F05B6"/>
    <w:rsid w:val="009F55F8"/>
    <w:rsid w:val="00A03694"/>
    <w:rsid w:val="00A139CE"/>
    <w:rsid w:val="00A62182"/>
    <w:rsid w:val="00A64618"/>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6382"/>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16154"/>
    <w:rsid w:val="00D21241"/>
    <w:rsid w:val="00D22F0B"/>
    <w:rsid w:val="00D27DC5"/>
    <w:rsid w:val="00D36C90"/>
    <w:rsid w:val="00D4719F"/>
    <w:rsid w:val="00D55FB1"/>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4F28"/>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5D9B"/>
    <w:rsid w:val="00F475B9"/>
    <w:rsid w:val="00F74D6C"/>
    <w:rsid w:val="00F817CF"/>
    <w:rsid w:val="00F863D8"/>
    <w:rsid w:val="00FB18E4"/>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fontTable" Target="fontTable.xml"/><Relationship Id="rId10" Type="http://schemas.openxmlformats.org/officeDocument/2006/relationships/theme" Target="theme/theme1.xml"/><Relationship Id="rId11"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TotalTime>
  <Pages>27</Pages>
  <Words>12981</Words>
  <Characters>73996</Characters>
  <Application>Microsoft Macintosh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8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1</cp:revision>
  <dcterms:created xsi:type="dcterms:W3CDTF">2015-07-25T01:50:00Z</dcterms:created>
  <dcterms:modified xsi:type="dcterms:W3CDTF">2015-07-25T02:39:00Z</dcterms:modified>
</cp:coreProperties>
</file>